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43A8" w:rsidRDefault="00A53DF7">
      <w:r>
        <w:rPr>
          <w:noProof/>
        </w:rPr>
        <w:drawing>
          <wp:inline distT="0" distB="0" distL="0" distR="0">
            <wp:extent cx="1699260" cy="1274539"/>
            <wp:effectExtent l="0" t="0" r="0" b="1905"/>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943746"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712035" cy="1284121"/>
                    </a:xfrm>
                    <a:prstGeom prst="rect">
                      <a:avLst/>
                    </a:prstGeom>
                    <a:noFill/>
                    <a:ln>
                      <a:noFill/>
                    </a:ln>
                  </pic:spPr>
                </pic:pic>
              </a:graphicData>
            </a:graphic>
          </wp:inline>
        </w:drawing>
      </w:r>
    </w:p>
    <w:p w:rsidR="00F73754" w:rsidRDefault="00A53DF7">
      <w:pPr>
        <w:rPr>
          <w:b/>
          <w:sz w:val="28"/>
          <w:szCs w:val="28"/>
        </w:rPr>
      </w:pPr>
      <w:r w:rsidRPr="00F73754">
        <w:rPr>
          <w:b/>
          <w:sz w:val="28"/>
          <w:szCs w:val="28"/>
        </w:rPr>
        <w:t>EEE502 - Embedded Systems Design</w:t>
      </w:r>
    </w:p>
    <w:p w:rsidR="00F73754" w:rsidRDefault="00F73754">
      <w:pPr>
        <w:rPr>
          <w:b/>
          <w:sz w:val="28"/>
          <w:szCs w:val="28"/>
        </w:rPr>
      </w:pPr>
    </w:p>
    <w:p w:rsidR="00F73754" w:rsidRDefault="00F73754">
      <w:pPr>
        <w:rPr>
          <w:b/>
          <w:sz w:val="28"/>
          <w:szCs w:val="28"/>
        </w:rPr>
      </w:pPr>
    </w:p>
    <w:p w:rsidR="00F73754" w:rsidRDefault="00F73754">
      <w:pPr>
        <w:rPr>
          <w:b/>
          <w:sz w:val="28"/>
          <w:szCs w:val="28"/>
        </w:rPr>
      </w:pPr>
    </w:p>
    <w:p w:rsidR="00F73754" w:rsidRDefault="00F73754">
      <w:pPr>
        <w:rPr>
          <w:b/>
          <w:sz w:val="28"/>
          <w:szCs w:val="28"/>
        </w:rPr>
      </w:pPr>
    </w:p>
    <w:p w:rsidR="00F73754" w:rsidRDefault="00F73754">
      <w:pPr>
        <w:rPr>
          <w:b/>
          <w:sz w:val="28"/>
          <w:szCs w:val="28"/>
        </w:rPr>
      </w:pPr>
    </w:p>
    <w:p w:rsidR="00F73754" w:rsidRDefault="00F73754" w:rsidP="00F73754">
      <w:pPr>
        <w:jc w:val="center"/>
        <w:rPr>
          <w:b/>
          <w:sz w:val="28"/>
          <w:szCs w:val="28"/>
        </w:rPr>
      </w:pPr>
    </w:p>
    <w:p w:rsidR="00F73754" w:rsidRDefault="00F73754" w:rsidP="00F73754">
      <w:pPr>
        <w:jc w:val="center"/>
        <w:rPr>
          <w:b/>
          <w:sz w:val="28"/>
          <w:szCs w:val="28"/>
        </w:rPr>
      </w:pPr>
    </w:p>
    <w:p w:rsidR="00F73754" w:rsidRDefault="00A53DF7" w:rsidP="00F73754">
      <w:pPr>
        <w:jc w:val="center"/>
        <w:rPr>
          <w:b/>
          <w:sz w:val="36"/>
          <w:szCs w:val="36"/>
        </w:rPr>
      </w:pPr>
      <w:r w:rsidRPr="00F73754">
        <w:rPr>
          <w:b/>
          <w:sz w:val="36"/>
          <w:szCs w:val="36"/>
        </w:rPr>
        <w:t>Arduino Password</w:t>
      </w:r>
      <w:r w:rsidR="002B63A0">
        <w:rPr>
          <w:b/>
          <w:sz w:val="36"/>
          <w:szCs w:val="36"/>
        </w:rPr>
        <w:t>-</w:t>
      </w:r>
      <w:r w:rsidRPr="00F73754">
        <w:rPr>
          <w:b/>
          <w:sz w:val="36"/>
          <w:szCs w:val="36"/>
        </w:rPr>
        <w:t>Based Door Lock Security System</w:t>
      </w:r>
    </w:p>
    <w:p w:rsidR="00F73754" w:rsidRPr="00F73754" w:rsidRDefault="00A53DF7" w:rsidP="00F73754">
      <w:pPr>
        <w:jc w:val="center"/>
        <w:rPr>
          <w:b/>
          <w:sz w:val="28"/>
          <w:szCs w:val="28"/>
        </w:rPr>
      </w:pPr>
      <w:r>
        <w:rPr>
          <w:b/>
          <w:sz w:val="28"/>
          <w:szCs w:val="28"/>
        </w:rPr>
        <w:t>Coursework Documentation</w:t>
      </w:r>
    </w:p>
    <w:p w:rsidR="00F73754" w:rsidRDefault="00F73754" w:rsidP="00F73754">
      <w:pPr>
        <w:jc w:val="center"/>
        <w:rPr>
          <w:b/>
          <w:sz w:val="36"/>
          <w:szCs w:val="36"/>
        </w:rPr>
      </w:pPr>
    </w:p>
    <w:p w:rsidR="00F73754" w:rsidRDefault="00F73754" w:rsidP="00F73754">
      <w:pPr>
        <w:jc w:val="center"/>
        <w:rPr>
          <w:b/>
          <w:sz w:val="36"/>
          <w:szCs w:val="36"/>
        </w:rPr>
      </w:pPr>
    </w:p>
    <w:p w:rsidR="00F73754" w:rsidRDefault="00F73754" w:rsidP="00F73754">
      <w:pPr>
        <w:jc w:val="center"/>
        <w:rPr>
          <w:b/>
          <w:sz w:val="36"/>
          <w:szCs w:val="36"/>
        </w:rPr>
      </w:pPr>
    </w:p>
    <w:p w:rsidR="00F73754" w:rsidRDefault="00F73754" w:rsidP="00F73754">
      <w:pPr>
        <w:jc w:val="center"/>
        <w:rPr>
          <w:b/>
          <w:sz w:val="36"/>
          <w:szCs w:val="36"/>
        </w:rPr>
      </w:pPr>
    </w:p>
    <w:p w:rsidR="00F73754" w:rsidRDefault="00F73754" w:rsidP="00F73754">
      <w:pPr>
        <w:jc w:val="center"/>
        <w:rPr>
          <w:b/>
          <w:sz w:val="36"/>
          <w:szCs w:val="36"/>
        </w:rPr>
      </w:pPr>
    </w:p>
    <w:p w:rsidR="00F73754" w:rsidRDefault="00F73754" w:rsidP="00F73754">
      <w:pPr>
        <w:jc w:val="center"/>
        <w:rPr>
          <w:b/>
          <w:sz w:val="36"/>
          <w:szCs w:val="36"/>
        </w:rPr>
      </w:pPr>
    </w:p>
    <w:p w:rsidR="00F73754" w:rsidRDefault="00F73754" w:rsidP="00F73754">
      <w:pPr>
        <w:jc w:val="center"/>
        <w:rPr>
          <w:b/>
          <w:sz w:val="36"/>
          <w:szCs w:val="36"/>
        </w:rPr>
      </w:pPr>
    </w:p>
    <w:p w:rsidR="00F73754" w:rsidRDefault="00F73754" w:rsidP="00F73754">
      <w:pPr>
        <w:jc w:val="center"/>
        <w:rPr>
          <w:b/>
          <w:sz w:val="36"/>
          <w:szCs w:val="36"/>
        </w:rPr>
      </w:pPr>
    </w:p>
    <w:p w:rsidR="00F73754" w:rsidRDefault="00A53DF7" w:rsidP="00F73754">
      <w:pPr>
        <w:jc w:val="right"/>
        <w:rPr>
          <w:b/>
          <w:sz w:val="28"/>
          <w:szCs w:val="28"/>
        </w:rPr>
      </w:pPr>
      <w:r>
        <w:rPr>
          <w:b/>
          <w:sz w:val="28"/>
          <w:szCs w:val="28"/>
        </w:rPr>
        <w:t>Student Names: Radu Prajescu</w:t>
      </w:r>
    </w:p>
    <w:p w:rsidR="00F73754" w:rsidRDefault="00A53DF7" w:rsidP="00F73754">
      <w:pPr>
        <w:jc w:val="right"/>
        <w:rPr>
          <w:b/>
          <w:sz w:val="28"/>
          <w:szCs w:val="28"/>
        </w:rPr>
      </w:pPr>
      <w:r>
        <w:rPr>
          <w:b/>
          <w:sz w:val="28"/>
          <w:szCs w:val="28"/>
        </w:rPr>
        <w:t xml:space="preserve">  Leontin Groza</w:t>
      </w:r>
    </w:p>
    <w:sdt>
      <w:sdtPr>
        <w:rPr>
          <w:rFonts w:asciiTheme="minorHAnsi" w:eastAsiaTheme="minorHAnsi" w:hAnsiTheme="minorHAnsi" w:cstheme="minorBidi"/>
          <w:color w:val="auto"/>
          <w:sz w:val="22"/>
          <w:szCs w:val="22"/>
          <w:lang w:val="en-GB"/>
        </w:rPr>
        <w:id w:val="1523059909"/>
        <w:docPartObj>
          <w:docPartGallery w:val="Table of Contents"/>
          <w:docPartUnique/>
        </w:docPartObj>
      </w:sdtPr>
      <w:sdtEndPr>
        <w:rPr>
          <w:b/>
          <w:bCs/>
          <w:noProof/>
        </w:rPr>
      </w:sdtEndPr>
      <w:sdtContent>
        <w:p w:rsidR="00AE02B8" w:rsidRDefault="00A53DF7" w:rsidP="00AE02B8">
          <w:pPr>
            <w:pStyle w:val="TOCHeading"/>
            <w:tabs>
              <w:tab w:val="left" w:pos="2844"/>
            </w:tabs>
          </w:pPr>
          <w:r>
            <w:t>Table of Contents</w:t>
          </w:r>
          <w:r>
            <w:tab/>
          </w:r>
        </w:p>
        <w:p w:rsidR="00AE02B8" w:rsidRPr="00AE02B8" w:rsidRDefault="00AE02B8" w:rsidP="00AE02B8">
          <w:pPr>
            <w:rPr>
              <w:lang w:val="en-US"/>
            </w:rPr>
          </w:pPr>
        </w:p>
        <w:p w:rsidR="00C429AF" w:rsidRDefault="00A53DF7">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6532178" w:history="1">
            <w:r w:rsidR="00C429AF" w:rsidRPr="00DF59C9">
              <w:rPr>
                <w:rStyle w:val="Hyperlink"/>
                <w:noProof/>
              </w:rPr>
              <w:t>Table of Figures</w:t>
            </w:r>
            <w:r w:rsidR="00C429AF">
              <w:rPr>
                <w:noProof/>
                <w:webHidden/>
              </w:rPr>
              <w:tab/>
            </w:r>
            <w:r w:rsidR="00C429AF">
              <w:rPr>
                <w:noProof/>
                <w:webHidden/>
              </w:rPr>
              <w:fldChar w:fldCharType="begin"/>
            </w:r>
            <w:r w:rsidR="00C429AF">
              <w:rPr>
                <w:noProof/>
                <w:webHidden/>
              </w:rPr>
              <w:instrText xml:space="preserve"> PAGEREF _Toc6532178 \h </w:instrText>
            </w:r>
            <w:r w:rsidR="00C429AF">
              <w:rPr>
                <w:noProof/>
                <w:webHidden/>
              </w:rPr>
            </w:r>
            <w:r w:rsidR="00C429AF">
              <w:rPr>
                <w:noProof/>
                <w:webHidden/>
              </w:rPr>
              <w:fldChar w:fldCharType="separate"/>
            </w:r>
            <w:r w:rsidR="00C429AF">
              <w:rPr>
                <w:noProof/>
                <w:webHidden/>
              </w:rPr>
              <w:t>3</w:t>
            </w:r>
            <w:r w:rsidR="00C429AF">
              <w:rPr>
                <w:noProof/>
                <w:webHidden/>
              </w:rPr>
              <w:fldChar w:fldCharType="end"/>
            </w:r>
          </w:hyperlink>
        </w:p>
        <w:p w:rsidR="00C429AF" w:rsidRDefault="00C429AF">
          <w:pPr>
            <w:pStyle w:val="TOC1"/>
            <w:tabs>
              <w:tab w:val="right" w:leader="dot" w:pos="9016"/>
            </w:tabs>
            <w:rPr>
              <w:rFonts w:eastAsiaTheme="minorEastAsia"/>
              <w:noProof/>
              <w:lang w:eastAsia="en-GB"/>
            </w:rPr>
          </w:pPr>
          <w:hyperlink w:anchor="_Toc6532179" w:history="1">
            <w:r w:rsidRPr="00DF59C9">
              <w:rPr>
                <w:rStyle w:val="Hyperlink"/>
                <w:noProof/>
              </w:rPr>
              <w:t>Introduction</w:t>
            </w:r>
            <w:r>
              <w:rPr>
                <w:noProof/>
                <w:webHidden/>
              </w:rPr>
              <w:tab/>
            </w:r>
            <w:r>
              <w:rPr>
                <w:noProof/>
                <w:webHidden/>
              </w:rPr>
              <w:fldChar w:fldCharType="begin"/>
            </w:r>
            <w:r>
              <w:rPr>
                <w:noProof/>
                <w:webHidden/>
              </w:rPr>
              <w:instrText xml:space="preserve"> PAGEREF _Toc6532179 \h </w:instrText>
            </w:r>
            <w:r>
              <w:rPr>
                <w:noProof/>
                <w:webHidden/>
              </w:rPr>
            </w:r>
            <w:r>
              <w:rPr>
                <w:noProof/>
                <w:webHidden/>
              </w:rPr>
              <w:fldChar w:fldCharType="separate"/>
            </w:r>
            <w:r>
              <w:rPr>
                <w:noProof/>
                <w:webHidden/>
              </w:rPr>
              <w:t>4</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80" w:history="1">
            <w:r w:rsidRPr="00DF59C9">
              <w:rPr>
                <w:rStyle w:val="Hyperlink"/>
                <w:noProof/>
              </w:rPr>
              <w:t>Embedded Systems Trends</w:t>
            </w:r>
            <w:r>
              <w:rPr>
                <w:noProof/>
                <w:webHidden/>
              </w:rPr>
              <w:tab/>
            </w:r>
            <w:r>
              <w:rPr>
                <w:noProof/>
                <w:webHidden/>
              </w:rPr>
              <w:fldChar w:fldCharType="begin"/>
            </w:r>
            <w:r>
              <w:rPr>
                <w:noProof/>
                <w:webHidden/>
              </w:rPr>
              <w:instrText xml:space="preserve"> PAGEREF _Toc6532180 \h </w:instrText>
            </w:r>
            <w:r>
              <w:rPr>
                <w:noProof/>
                <w:webHidden/>
              </w:rPr>
            </w:r>
            <w:r>
              <w:rPr>
                <w:noProof/>
                <w:webHidden/>
              </w:rPr>
              <w:fldChar w:fldCharType="separate"/>
            </w:r>
            <w:r>
              <w:rPr>
                <w:noProof/>
                <w:webHidden/>
              </w:rPr>
              <w:t>4</w:t>
            </w:r>
            <w:r>
              <w:rPr>
                <w:noProof/>
                <w:webHidden/>
              </w:rPr>
              <w:fldChar w:fldCharType="end"/>
            </w:r>
          </w:hyperlink>
        </w:p>
        <w:p w:rsidR="00C429AF" w:rsidRDefault="00C429AF">
          <w:pPr>
            <w:pStyle w:val="TOC1"/>
            <w:tabs>
              <w:tab w:val="right" w:leader="dot" w:pos="9016"/>
            </w:tabs>
            <w:rPr>
              <w:rFonts w:eastAsiaTheme="minorEastAsia"/>
              <w:noProof/>
              <w:lang w:eastAsia="en-GB"/>
            </w:rPr>
          </w:pPr>
          <w:hyperlink w:anchor="_Toc6532181" w:history="1">
            <w:r w:rsidRPr="00DF59C9">
              <w:rPr>
                <w:rStyle w:val="Hyperlink"/>
                <w:noProof/>
              </w:rPr>
              <w:t>Background</w:t>
            </w:r>
            <w:r>
              <w:rPr>
                <w:noProof/>
                <w:webHidden/>
              </w:rPr>
              <w:tab/>
            </w:r>
            <w:r>
              <w:rPr>
                <w:noProof/>
                <w:webHidden/>
              </w:rPr>
              <w:fldChar w:fldCharType="begin"/>
            </w:r>
            <w:r>
              <w:rPr>
                <w:noProof/>
                <w:webHidden/>
              </w:rPr>
              <w:instrText xml:space="preserve"> PAGEREF _Toc6532181 \h </w:instrText>
            </w:r>
            <w:r>
              <w:rPr>
                <w:noProof/>
                <w:webHidden/>
              </w:rPr>
            </w:r>
            <w:r>
              <w:rPr>
                <w:noProof/>
                <w:webHidden/>
              </w:rPr>
              <w:fldChar w:fldCharType="separate"/>
            </w:r>
            <w:r>
              <w:rPr>
                <w:noProof/>
                <w:webHidden/>
              </w:rPr>
              <w:t>4</w:t>
            </w:r>
            <w:r>
              <w:rPr>
                <w:noProof/>
                <w:webHidden/>
              </w:rPr>
              <w:fldChar w:fldCharType="end"/>
            </w:r>
          </w:hyperlink>
        </w:p>
        <w:p w:rsidR="00C429AF" w:rsidRDefault="00C429AF">
          <w:pPr>
            <w:pStyle w:val="TOC1"/>
            <w:tabs>
              <w:tab w:val="right" w:leader="dot" w:pos="9016"/>
            </w:tabs>
            <w:rPr>
              <w:rFonts w:eastAsiaTheme="minorEastAsia"/>
              <w:noProof/>
              <w:lang w:eastAsia="en-GB"/>
            </w:rPr>
          </w:pPr>
          <w:hyperlink w:anchor="_Toc6532182" w:history="1">
            <w:r w:rsidRPr="00DF59C9">
              <w:rPr>
                <w:rStyle w:val="Hyperlink"/>
                <w:noProof/>
              </w:rPr>
              <w:t>Development</w:t>
            </w:r>
            <w:r>
              <w:rPr>
                <w:noProof/>
                <w:webHidden/>
              </w:rPr>
              <w:tab/>
            </w:r>
            <w:r>
              <w:rPr>
                <w:noProof/>
                <w:webHidden/>
              </w:rPr>
              <w:fldChar w:fldCharType="begin"/>
            </w:r>
            <w:r>
              <w:rPr>
                <w:noProof/>
                <w:webHidden/>
              </w:rPr>
              <w:instrText xml:space="preserve"> PAGEREF _Toc6532182 \h </w:instrText>
            </w:r>
            <w:r>
              <w:rPr>
                <w:noProof/>
                <w:webHidden/>
              </w:rPr>
            </w:r>
            <w:r>
              <w:rPr>
                <w:noProof/>
                <w:webHidden/>
              </w:rPr>
              <w:fldChar w:fldCharType="separate"/>
            </w:r>
            <w:r>
              <w:rPr>
                <w:noProof/>
                <w:webHidden/>
              </w:rPr>
              <w:t>5</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83" w:history="1">
            <w:r w:rsidRPr="00DF59C9">
              <w:rPr>
                <w:rStyle w:val="Hyperlink"/>
                <w:noProof/>
              </w:rPr>
              <w:t>Project objectives</w:t>
            </w:r>
            <w:r>
              <w:rPr>
                <w:noProof/>
                <w:webHidden/>
              </w:rPr>
              <w:tab/>
            </w:r>
            <w:r>
              <w:rPr>
                <w:noProof/>
                <w:webHidden/>
              </w:rPr>
              <w:fldChar w:fldCharType="begin"/>
            </w:r>
            <w:r>
              <w:rPr>
                <w:noProof/>
                <w:webHidden/>
              </w:rPr>
              <w:instrText xml:space="preserve"> PAGEREF _Toc6532183 \h </w:instrText>
            </w:r>
            <w:r>
              <w:rPr>
                <w:noProof/>
                <w:webHidden/>
              </w:rPr>
            </w:r>
            <w:r>
              <w:rPr>
                <w:noProof/>
                <w:webHidden/>
              </w:rPr>
              <w:fldChar w:fldCharType="separate"/>
            </w:r>
            <w:r>
              <w:rPr>
                <w:noProof/>
                <w:webHidden/>
              </w:rPr>
              <w:t>5</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84" w:history="1">
            <w:r w:rsidRPr="00DF59C9">
              <w:rPr>
                <w:rStyle w:val="Hyperlink"/>
                <w:noProof/>
              </w:rPr>
              <w:t>Project Design Diagram</w:t>
            </w:r>
            <w:r>
              <w:rPr>
                <w:noProof/>
                <w:webHidden/>
              </w:rPr>
              <w:tab/>
            </w:r>
            <w:r>
              <w:rPr>
                <w:noProof/>
                <w:webHidden/>
              </w:rPr>
              <w:fldChar w:fldCharType="begin"/>
            </w:r>
            <w:r>
              <w:rPr>
                <w:noProof/>
                <w:webHidden/>
              </w:rPr>
              <w:instrText xml:space="preserve"> PAGEREF _Toc6532184 \h </w:instrText>
            </w:r>
            <w:r>
              <w:rPr>
                <w:noProof/>
                <w:webHidden/>
              </w:rPr>
            </w:r>
            <w:r>
              <w:rPr>
                <w:noProof/>
                <w:webHidden/>
              </w:rPr>
              <w:fldChar w:fldCharType="separate"/>
            </w:r>
            <w:r>
              <w:rPr>
                <w:noProof/>
                <w:webHidden/>
              </w:rPr>
              <w:t>6</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85" w:history="1">
            <w:r w:rsidRPr="00DF59C9">
              <w:rPr>
                <w:rStyle w:val="Hyperlink"/>
                <w:noProof/>
              </w:rPr>
              <w:t>Process Flow Diagram</w:t>
            </w:r>
            <w:r>
              <w:rPr>
                <w:noProof/>
                <w:webHidden/>
              </w:rPr>
              <w:tab/>
            </w:r>
            <w:r>
              <w:rPr>
                <w:noProof/>
                <w:webHidden/>
              </w:rPr>
              <w:fldChar w:fldCharType="begin"/>
            </w:r>
            <w:r>
              <w:rPr>
                <w:noProof/>
                <w:webHidden/>
              </w:rPr>
              <w:instrText xml:space="preserve"> PAGEREF _Toc6532185 \h </w:instrText>
            </w:r>
            <w:r>
              <w:rPr>
                <w:noProof/>
                <w:webHidden/>
              </w:rPr>
            </w:r>
            <w:r>
              <w:rPr>
                <w:noProof/>
                <w:webHidden/>
              </w:rPr>
              <w:fldChar w:fldCharType="separate"/>
            </w:r>
            <w:r>
              <w:rPr>
                <w:noProof/>
                <w:webHidden/>
              </w:rPr>
              <w:t>7</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86" w:history="1">
            <w:r w:rsidRPr="00DF59C9">
              <w:rPr>
                <w:rStyle w:val="Hyperlink"/>
                <w:noProof/>
              </w:rPr>
              <w:t>Hardware Required</w:t>
            </w:r>
            <w:r>
              <w:rPr>
                <w:noProof/>
                <w:webHidden/>
              </w:rPr>
              <w:tab/>
            </w:r>
            <w:r>
              <w:rPr>
                <w:noProof/>
                <w:webHidden/>
              </w:rPr>
              <w:fldChar w:fldCharType="begin"/>
            </w:r>
            <w:r>
              <w:rPr>
                <w:noProof/>
                <w:webHidden/>
              </w:rPr>
              <w:instrText xml:space="preserve"> PAGEREF _Toc6532186 \h </w:instrText>
            </w:r>
            <w:r>
              <w:rPr>
                <w:noProof/>
                <w:webHidden/>
              </w:rPr>
            </w:r>
            <w:r>
              <w:rPr>
                <w:noProof/>
                <w:webHidden/>
              </w:rPr>
              <w:fldChar w:fldCharType="separate"/>
            </w:r>
            <w:r>
              <w:rPr>
                <w:noProof/>
                <w:webHidden/>
              </w:rPr>
              <w:t>8</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87" w:history="1">
            <w:r w:rsidRPr="00DF59C9">
              <w:rPr>
                <w:rStyle w:val="Hyperlink"/>
                <w:noProof/>
              </w:rPr>
              <w:t>Solution</w:t>
            </w:r>
            <w:r>
              <w:rPr>
                <w:noProof/>
                <w:webHidden/>
              </w:rPr>
              <w:tab/>
            </w:r>
            <w:r>
              <w:rPr>
                <w:noProof/>
                <w:webHidden/>
              </w:rPr>
              <w:fldChar w:fldCharType="begin"/>
            </w:r>
            <w:r>
              <w:rPr>
                <w:noProof/>
                <w:webHidden/>
              </w:rPr>
              <w:instrText xml:space="preserve"> PAGEREF _Toc6532187 \h </w:instrText>
            </w:r>
            <w:r>
              <w:rPr>
                <w:noProof/>
                <w:webHidden/>
              </w:rPr>
            </w:r>
            <w:r>
              <w:rPr>
                <w:noProof/>
                <w:webHidden/>
              </w:rPr>
              <w:fldChar w:fldCharType="separate"/>
            </w:r>
            <w:r>
              <w:rPr>
                <w:noProof/>
                <w:webHidden/>
              </w:rPr>
              <w:t>9</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88" w:history="1">
            <w:r w:rsidRPr="00DF59C9">
              <w:rPr>
                <w:rStyle w:val="Hyperlink"/>
                <w:noProof/>
              </w:rPr>
              <w:t>Significant Code Snippets</w:t>
            </w:r>
            <w:r>
              <w:rPr>
                <w:noProof/>
                <w:webHidden/>
              </w:rPr>
              <w:tab/>
            </w:r>
            <w:r>
              <w:rPr>
                <w:noProof/>
                <w:webHidden/>
              </w:rPr>
              <w:fldChar w:fldCharType="begin"/>
            </w:r>
            <w:r>
              <w:rPr>
                <w:noProof/>
                <w:webHidden/>
              </w:rPr>
              <w:instrText xml:space="preserve"> PAGEREF _Toc6532188 \h </w:instrText>
            </w:r>
            <w:r>
              <w:rPr>
                <w:noProof/>
                <w:webHidden/>
              </w:rPr>
            </w:r>
            <w:r>
              <w:rPr>
                <w:noProof/>
                <w:webHidden/>
              </w:rPr>
              <w:fldChar w:fldCharType="separate"/>
            </w:r>
            <w:r>
              <w:rPr>
                <w:noProof/>
                <w:webHidden/>
              </w:rPr>
              <w:t>9</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89" w:history="1">
            <w:r w:rsidRPr="00DF59C9">
              <w:rPr>
                <w:rStyle w:val="Hyperlink"/>
                <w:noProof/>
              </w:rPr>
              <w:t>Project Design Diagram with Bluetooth Implementation</w:t>
            </w:r>
            <w:r>
              <w:rPr>
                <w:noProof/>
                <w:webHidden/>
              </w:rPr>
              <w:tab/>
            </w:r>
            <w:r>
              <w:rPr>
                <w:noProof/>
                <w:webHidden/>
              </w:rPr>
              <w:fldChar w:fldCharType="begin"/>
            </w:r>
            <w:r>
              <w:rPr>
                <w:noProof/>
                <w:webHidden/>
              </w:rPr>
              <w:instrText xml:space="preserve"> PAGEREF _Toc6532189 \h </w:instrText>
            </w:r>
            <w:r>
              <w:rPr>
                <w:noProof/>
                <w:webHidden/>
              </w:rPr>
            </w:r>
            <w:r>
              <w:rPr>
                <w:noProof/>
                <w:webHidden/>
              </w:rPr>
              <w:fldChar w:fldCharType="separate"/>
            </w:r>
            <w:r>
              <w:rPr>
                <w:noProof/>
                <w:webHidden/>
              </w:rPr>
              <w:t>13</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90" w:history="1">
            <w:r w:rsidRPr="00DF59C9">
              <w:rPr>
                <w:rStyle w:val="Hyperlink"/>
                <w:noProof/>
              </w:rPr>
              <w:t>Solution with Bluetooth Implementation</w:t>
            </w:r>
            <w:r>
              <w:rPr>
                <w:noProof/>
                <w:webHidden/>
              </w:rPr>
              <w:tab/>
            </w:r>
            <w:r>
              <w:rPr>
                <w:noProof/>
                <w:webHidden/>
              </w:rPr>
              <w:fldChar w:fldCharType="begin"/>
            </w:r>
            <w:r>
              <w:rPr>
                <w:noProof/>
                <w:webHidden/>
              </w:rPr>
              <w:instrText xml:space="preserve"> PAGEREF _Toc6532190 \h </w:instrText>
            </w:r>
            <w:r>
              <w:rPr>
                <w:noProof/>
                <w:webHidden/>
              </w:rPr>
            </w:r>
            <w:r>
              <w:rPr>
                <w:noProof/>
                <w:webHidden/>
              </w:rPr>
              <w:fldChar w:fldCharType="separate"/>
            </w:r>
            <w:r>
              <w:rPr>
                <w:noProof/>
                <w:webHidden/>
              </w:rPr>
              <w:t>16</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91" w:history="1">
            <w:r w:rsidRPr="00DF59C9">
              <w:rPr>
                <w:rStyle w:val="Hyperlink"/>
                <w:noProof/>
              </w:rPr>
              <w:t>Supplementary Hardware</w:t>
            </w:r>
            <w:r>
              <w:rPr>
                <w:noProof/>
                <w:webHidden/>
              </w:rPr>
              <w:tab/>
            </w:r>
            <w:r>
              <w:rPr>
                <w:noProof/>
                <w:webHidden/>
              </w:rPr>
              <w:fldChar w:fldCharType="begin"/>
            </w:r>
            <w:r>
              <w:rPr>
                <w:noProof/>
                <w:webHidden/>
              </w:rPr>
              <w:instrText xml:space="preserve"> PAGEREF _Toc6532191 \h </w:instrText>
            </w:r>
            <w:r>
              <w:rPr>
                <w:noProof/>
                <w:webHidden/>
              </w:rPr>
            </w:r>
            <w:r>
              <w:rPr>
                <w:noProof/>
                <w:webHidden/>
              </w:rPr>
              <w:fldChar w:fldCharType="separate"/>
            </w:r>
            <w:r>
              <w:rPr>
                <w:noProof/>
                <w:webHidden/>
              </w:rPr>
              <w:t>16</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92" w:history="1">
            <w:r w:rsidRPr="00DF59C9">
              <w:rPr>
                <w:rStyle w:val="Hyperlink"/>
                <w:noProof/>
              </w:rPr>
              <w:t>Code Snippet</w:t>
            </w:r>
            <w:r>
              <w:rPr>
                <w:noProof/>
                <w:webHidden/>
              </w:rPr>
              <w:tab/>
            </w:r>
            <w:r>
              <w:rPr>
                <w:noProof/>
                <w:webHidden/>
              </w:rPr>
              <w:fldChar w:fldCharType="begin"/>
            </w:r>
            <w:r>
              <w:rPr>
                <w:noProof/>
                <w:webHidden/>
              </w:rPr>
              <w:instrText xml:space="preserve"> PAGEREF _Toc6532192 \h </w:instrText>
            </w:r>
            <w:r>
              <w:rPr>
                <w:noProof/>
                <w:webHidden/>
              </w:rPr>
            </w:r>
            <w:r>
              <w:rPr>
                <w:noProof/>
                <w:webHidden/>
              </w:rPr>
              <w:fldChar w:fldCharType="separate"/>
            </w:r>
            <w:r>
              <w:rPr>
                <w:noProof/>
                <w:webHidden/>
              </w:rPr>
              <w:t>16</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93" w:history="1">
            <w:r w:rsidRPr="00DF59C9">
              <w:rPr>
                <w:rStyle w:val="Hyperlink"/>
                <w:noProof/>
              </w:rPr>
              <w:t>Issues</w:t>
            </w:r>
            <w:r>
              <w:rPr>
                <w:noProof/>
                <w:webHidden/>
              </w:rPr>
              <w:tab/>
            </w:r>
            <w:r>
              <w:rPr>
                <w:noProof/>
                <w:webHidden/>
              </w:rPr>
              <w:fldChar w:fldCharType="begin"/>
            </w:r>
            <w:r>
              <w:rPr>
                <w:noProof/>
                <w:webHidden/>
              </w:rPr>
              <w:instrText xml:space="preserve"> PAGEREF _Toc6532193 \h </w:instrText>
            </w:r>
            <w:r>
              <w:rPr>
                <w:noProof/>
                <w:webHidden/>
              </w:rPr>
            </w:r>
            <w:r>
              <w:rPr>
                <w:noProof/>
                <w:webHidden/>
              </w:rPr>
              <w:fldChar w:fldCharType="separate"/>
            </w:r>
            <w:r>
              <w:rPr>
                <w:noProof/>
                <w:webHidden/>
              </w:rPr>
              <w:t>17</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94" w:history="1">
            <w:r w:rsidRPr="00DF59C9">
              <w:rPr>
                <w:rStyle w:val="Hyperlink"/>
                <w:noProof/>
              </w:rPr>
              <w:t>Work Division</w:t>
            </w:r>
            <w:r>
              <w:rPr>
                <w:noProof/>
                <w:webHidden/>
              </w:rPr>
              <w:tab/>
            </w:r>
            <w:r>
              <w:rPr>
                <w:noProof/>
                <w:webHidden/>
              </w:rPr>
              <w:fldChar w:fldCharType="begin"/>
            </w:r>
            <w:r>
              <w:rPr>
                <w:noProof/>
                <w:webHidden/>
              </w:rPr>
              <w:instrText xml:space="preserve"> PAGEREF _Toc6532194 \h </w:instrText>
            </w:r>
            <w:r>
              <w:rPr>
                <w:noProof/>
                <w:webHidden/>
              </w:rPr>
            </w:r>
            <w:r>
              <w:rPr>
                <w:noProof/>
                <w:webHidden/>
              </w:rPr>
              <w:fldChar w:fldCharType="separate"/>
            </w:r>
            <w:r>
              <w:rPr>
                <w:noProof/>
                <w:webHidden/>
              </w:rPr>
              <w:t>19</w:t>
            </w:r>
            <w:r>
              <w:rPr>
                <w:noProof/>
                <w:webHidden/>
              </w:rPr>
              <w:fldChar w:fldCharType="end"/>
            </w:r>
          </w:hyperlink>
        </w:p>
        <w:p w:rsidR="00C429AF" w:rsidRDefault="00C429AF">
          <w:pPr>
            <w:pStyle w:val="TOC1"/>
            <w:tabs>
              <w:tab w:val="right" w:leader="dot" w:pos="9016"/>
            </w:tabs>
            <w:rPr>
              <w:rFonts w:eastAsiaTheme="minorEastAsia"/>
              <w:noProof/>
              <w:lang w:eastAsia="en-GB"/>
            </w:rPr>
          </w:pPr>
          <w:hyperlink w:anchor="_Toc6532195" w:history="1">
            <w:r w:rsidRPr="00DF59C9">
              <w:rPr>
                <w:rStyle w:val="Hyperlink"/>
                <w:noProof/>
              </w:rPr>
              <w:t>Summary</w:t>
            </w:r>
            <w:r>
              <w:rPr>
                <w:noProof/>
                <w:webHidden/>
              </w:rPr>
              <w:tab/>
            </w:r>
            <w:r>
              <w:rPr>
                <w:noProof/>
                <w:webHidden/>
              </w:rPr>
              <w:fldChar w:fldCharType="begin"/>
            </w:r>
            <w:r>
              <w:rPr>
                <w:noProof/>
                <w:webHidden/>
              </w:rPr>
              <w:instrText xml:space="preserve"> PAGEREF _Toc6532195 \h </w:instrText>
            </w:r>
            <w:r>
              <w:rPr>
                <w:noProof/>
                <w:webHidden/>
              </w:rPr>
            </w:r>
            <w:r>
              <w:rPr>
                <w:noProof/>
                <w:webHidden/>
              </w:rPr>
              <w:fldChar w:fldCharType="separate"/>
            </w:r>
            <w:r>
              <w:rPr>
                <w:noProof/>
                <w:webHidden/>
              </w:rPr>
              <w:t>19</w:t>
            </w:r>
            <w:r>
              <w:rPr>
                <w:noProof/>
                <w:webHidden/>
              </w:rPr>
              <w:fldChar w:fldCharType="end"/>
            </w:r>
          </w:hyperlink>
        </w:p>
        <w:p w:rsidR="00C429AF" w:rsidRDefault="00C429AF">
          <w:pPr>
            <w:pStyle w:val="TOC2"/>
            <w:tabs>
              <w:tab w:val="right" w:leader="dot" w:pos="9016"/>
            </w:tabs>
            <w:rPr>
              <w:rFonts w:eastAsiaTheme="minorEastAsia"/>
              <w:noProof/>
              <w:lang w:eastAsia="en-GB"/>
            </w:rPr>
          </w:pPr>
          <w:hyperlink w:anchor="_Toc6532196" w:history="1">
            <w:r w:rsidRPr="00DF59C9">
              <w:rPr>
                <w:rStyle w:val="Hyperlink"/>
                <w:noProof/>
              </w:rPr>
              <w:t>Course Work Complete Code Snippets</w:t>
            </w:r>
            <w:r>
              <w:rPr>
                <w:noProof/>
                <w:webHidden/>
              </w:rPr>
              <w:tab/>
            </w:r>
            <w:r>
              <w:rPr>
                <w:noProof/>
                <w:webHidden/>
              </w:rPr>
              <w:fldChar w:fldCharType="begin"/>
            </w:r>
            <w:r>
              <w:rPr>
                <w:noProof/>
                <w:webHidden/>
              </w:rPr>
              <w:instrText xml:space="preserve"> PAGEREF _Toc6532196 \h </w:instrText>
            </w:r>
            <w:r>
              <w:rPr>
                <w:noProof/>
                <w:webHidden/>
              </w:rPr>
            </w:r>
            <w:r>
              <w:rPr>
                <w:noProof/>
                <w:webHidden/>
              </w:rPr>
              <w:fldChar w:fldCharType="separate"/>
            </w:r>
            <w:r>
              <w:rPr>
                <w:noProof/>
                <w:webHidden/>
              </w:rPr>
              <w:t>20</w:t>
            </w:r>
            <w:r>
              <w:rPr>
                <w:noProof/>
                <w:webHidden/>
              </w:rPr>
              <w:fldChar w:fldCharType="end"/>
            </w:r>
          </w:hyperlink>
        </w:p>
        <w:p w:rsidR="00C429AF" w:rsidRDefault="00C429AF">
          <w:pPr>
            <w:pStyle w:val="TOC3"/>
            <w:tabs>
              <w:tab w:val="right" w:leader="dot" w:pos="9016"/>
            </w:tabs>
            <w:rPr>
              <w:rFonts w:eastAsiaTheme="minorEastAsia"/>
              <w:noProof/>
              <w:lang w:eastAsia="en-GB"/>
            </w:rPr>
          </w:pPr>
          <w:hyperlink w:anchor="_Toc6532197" w:history="1">
            <w:r w:rsidRPr="00DF59C9">
              <w:rPr>
                <w:rStyle w:val="Hyperlink"/>
                <w:noProof/>
              </w:rPr>
              <w:t>Android Password-Based Door Lock Security System</w:t>
            </w:r>
            <w:r>
              <w:rPr>
                <w:noProof/>
                <w:webHidden/>
              </w:rPr>
              <w:tab/>
            </w:r>
            <w:r>
              <w:rPr>
                <w:noProof/>
                <w:webHidden/>
              </w:rPr>
              <w:fldChar w:fldCharType="begin"/>
            </w:r>
            <w:r>
              <w:rPr>
                <w:noProof/>
                <w:webHidden/>
              </w:rPr>
              <w:instrText xml:space="preserve"> PAGEREF _Toc6532197 \h </w:instrText>
            </w:r>
            <w:r>
              <w:rPr>
                <w:noProof/>
                <w:webHidden/>
              </w:rPr>
            </w:r>
            <w:r>
              <w:rPr>
                <w:noProof/>
                <w:webHidden/>
              </w:rPr>
              <w:fldChar w:fldCharType="separate"/>
            </w:r>
            <w:r>
              <w:rPr>
                <w:noProof/>
                <w:webHidden/>
              </w:rPr>
              <w:t>20</w:t>
            </w:r>
            <w:r>
              <w:rPr>
                <w:noProof/>
                <w:webHidden/>
              </w:rPr>
              <w:fldChar w:fldCharType="end"/>
            </w:r>
          </w:hyperlink>
        </w:p>
        <w:p w:rsidR="00C429AF" w:rsidRDefault="00C429AF">
          <w:pPr>
            <w:pStyle w:val="TOC3"/>
            <w:tabs>
              <w:tab w:val="right" w:leader="dot" w:pos="9016"/>
            </w:tabs>
            <w:rPr>
              <w:rFonts w:eastAsiaTheme="minorEastAsia"/>
              <w:noProof/>
              <w:lang w:eastAsia="en-GB"/>
            </w:rPr>
          </w:pPr>
          <w:hyperlink w:anchor="_Toc6532198" w:history="1">
            <w:r w:rsidRPr="00DF59C9">
              <w:rPr>
                <w:rStyle w:val="Hyperlink"/>
                <w:noProof/>
              </w:rPr>
              <w:t>Android Password-Based Door Lock Security System with Bluetooth Implementation</w:t>
            </w:r>
            <w:r>
              <w:rPr>
                <w:noProof/>
                <w:webHidden/>
              </w:rPr>
              <w:tab/>
            </w:r>
            <w:r>
              <w:rPr>
                <w:noProof/>
                <w:webHidden/>
              </w:rPr>
              <w:fldChar w:fldCharType="begin"/>
            </w:r>
            <w:r>
              <w:rPr>
                <w:noProof/>
                <w:webHidden/>
              </w:rPr>
              <w:instrText xml:space="preserve"> PAGEREF _Toc6532198 \h </w:instrText>
            </w:r>
            <w:r>
              <w:rPr>
                <w:noProof/>
                <w:webHidden/>
              </w:rPr>
            </w:r>
            <w:r>
              <w:rPr>
                <w:noProof/>
                <w:webHidden/>
              </w:rPr>
              <w:fldChar w:fldCharType="separate"/>
            </w:r>
            <w:r>
              <w:rPr>
                <w:noProof/>
                <w:webHidden/>
              </w:rPr>
              <w:t>33</w:t>
            </w:r>
            <w:r>
              <w:rPr>
                <w:noProof/>
                <w:webHidden/>
              </w:rPr>
              <w:fldChar w:fldCharType="end"/>
            </w:r>
          </w:hyperlink>
        </w:p>
        <w:p w:rsidR="00C429AF" w:rsidRDefault="00C429AF">
          <w:pPr>
            <w:pStyle w:val="TOC1"/>
            <w:tabs>
              <w:tab w:val="right" w:leader="dot" w:pos="9016"/>
            </w:tabs>
            <w:rPr>
              <w:rFonts w:eastAsiaTheme="minorEastAsia"/>
              <w:noProof/>
              <w:lang w:eastAsia="en-GB"/>
            </w:rPr>
          </w:pPr>
          <w:hyperlink w:anchor="_Toc6532199" w:history="1">
            <w:r w:rsidRPr="00DF59C9">
              <w:rPr>
                <w:rStyle w:val="Hyperlink"/>
                <w:noProof/>
              </w:rPr>
              <w:t>References</w:t>
            </w:r>
            <w:r>
              <w:rPr>
                <w:noProof/>
                <w:webHidden/>
              </w:rPr>
              <w:tab/>
            </w:r>
            <w:r>
              <w:rPr>
                <w:noProof/>
                <w:webHidden/>
              </w:rPr>
              <w:fldChar w:fldCharType="begin"/>
            </w:r>
            <w:r>
              <w:rPr>
                <w:noProof/>
                <w:webHidden/>
              </w:rPr>
              <w:instrText xml:space="preserve"> PAGEREF _Toc6532199 \h </w:instrText>
            </w:r>
            <w:r>
              <w:rPr>
                <w:noProof/>
                <w:webHidden/>
              </w:rPr>
            </w:r>
            <w:r>
              <w:rPr>
                <w:noProof/>
                <w:webHidden/>
              </w:rPr>
              <w:fldChar w:fldCharType="separate"/>
            </w:r>
            <w:r>
              <w:rPr>
                <w:noProof/>
                <w:webHidden/>
              </w:rPr>
              <w:t>47</w:t>
            </w:r>
            <w:r>
              <w:rPr>
                <w:noProof/>
                <w:webHidden/>
              </w:rPr>
              <w:fldChar w:fldCharType="end"/>
            </w:r>
          </w:hyperlink>
        </w:p>
        <w:p w:rsidR="00AE02B8" w:rsidRDefault="00A53DF7">
          <w:r>
            <w:rPr>
              <w:b/>
              <w:bCs/>
              <w:noProof/>
            </w:rPr>
            <w:fldChar w:fldCharType="end"/>
          </w:r>
        </w:p>
      </w:sdtContent>
    </w:sdt>
    <w:p w:rsidR="00AE02B8" w:rsidRDefault="00AE02B8" w:rsidP="00AE02B8">
      <w:pPr>
        <w:rPr>
          <w:b/>
          <w:bCs/>
          <w:noProof/>
        </w:rPr>
      </w:pPr>
    </w:p>
    <w:p w:rsidR="00AE02B8" w:rsidRDefault="00AE02B8" w:rsidP="00AE02B8"/>
    <w:p w:rsidR="00AE02B8" w:rsidRDefault="00AE02B8" w:rsidP="00AE02B8"/>
    <w:p w:rsidR="00AE02B8" w:rsidRDefault="00AE02B8" w:rsidP="00AE02B8"/>
    <w:p w:rsidR="00AE02B8" w:rsidRDefault="00AE02B8" w:rsidP="00AE02B8"/>
    <w:p w:rsidR="00AE02B8" w:rsidRDefault="00AE02B8" w:rsidP="00AE02B8"/>
    <w:p w:rsidR="00AE02B8" w:rsidRDefault="00AE02B8" w:rsidP="00AE02B8"/>
    <w:p w:rsidR="00AE02B8" w:rsidRDefault="00AE02B8" w:rsidP="00AE02B8"/>
    <w:p w:rsidR="00AE02B8" w:rsidRDefault="00AE02B8" w:rsidP="00AE02B8"/>
    <w:p w:rsidR="00AE02B8" w:rsidRDefault="00A53DF7" w:rsidP="00AE02B8">
      <w:pPr>
        <w:pStyle w:val="Heading1"/>
      </w:pPr>
      <w:bookmarkStart w:id="0" w:name="_Toc6532178"/>
      <w:r>
        <w:lastRenderedPageBreak/>
        <w:t>Table of Figures</w:t>
      </w:r>
      <w:bookmarkEnd w:id="0"/>
    </w:p>
    <w:p w:rsidR="00AE02B8" w:rsidRPr="00AE02B8" w:rsidRDefault="00AE02B8" w:rsidP="00AE02B8"/>
    <w:p w:rsidR="00EF6892" w:rsidRDefault="00EF6892" w:rsidP="00EF6892">
      <w:pPr>
        <w:pStyle w:val="TableofFigures"/>
        <w:tabs>
          <w:tab w:val="right" w:leader="dot" w:pos="9016"/>
        </w:tabs>
        <w:spacing w:line="360" w:lineRule="auto"/>
        <w:rPr>
          <w:rFonts w:eastAsiaTheme="minorEastAsia"/>
          <w:noProof/>
          <w:lang w:eastAsia="en-GB"/>
        </w:rPr>
      </w:pPr>
      <w:r>
        <w:fldChar w:fldCharType="begin"/>
      </w:r>
      <w:r>
        <w:instrText xml:space="preserve"> TOC \h \z \c "Figure" </w:instrText>
      </w:r>
      <w:r>
        <w:fldChar w:fldCharType="separate"/>
      </w:r>
      <w:hyperlink w:anchor="_Toc6530315" w:history="1">
        <w:r w:rsidRPr="00137A9C">
          <w:rPr>
            <w:rStyle w:val="Hyperlink"/>
            <w:noProof/>
          </w:rPr>
          <w:t>Figure 1- Fritzing Diagram</w:t>
        </w:r>
        <w:r>
          <w:rPr>
            <w:noProof/>
            <w:webHidden/>
          </w:rPr>
          <w:tab/>
        </w:r>
        <w:r>
          <w:rPr>
            <w:noProof/>
            <w:webHidden/>
          </w:rPr>
          <w:fldChar w:fldCharType="begin"/>
        </w:r>
        <w:r>
          <w:rPr>
            <w:noProof/>
            <w:webHidden/>
          </w:rPr>
          <w:instrText xml:space="preserve"> PAGEREF _Toc6530315 \h </w:instrText>
        </w:r>
        <w:r>
          <w:rPr>
            <w:noProof/>
            <w:webHidden/>
          </w:rPr>
        </w:r>
        <w:r>
          <w:rPr>
            <w:noProof/>
            <w:webHidden/>
          </w:rPr>
          <w:fldChar w:fldCharType="separate"/>
        </w:r>
        <w:r>
          <w:rPr>
            <w:noProof/>
            <w:webHidden/>
          </w:rPr>
          <w:t>6</w:t>
        </w:r>
        <w:r>
          <w:rPr>
            <w:noProof/>
            <w:webHidden/>
          </w:rPr>
          <w:fldChar w:fldCharType="end"/>
        </w:r>
      </w:hyperlink>
    </w:p>
    <w:p w:rsidR="00EF6892" w:rsidRDefault="000D2D03" w:rsidP="00EF6892">
      <w:pPr>
        <w:pStyle w:val="TableofFigures"/>
        <w:tabs>
          <w:tab w:val="right" w:leader="dot" w:pos="9016"/>
        </w:tabs>
        <w:spacing w:line="360" w:lineRule="auto"/>
        <w:rPr>
          <w:rFonts w:eastAsiaTheme="minorEastAsia"/>
          <w:noProof/>
          <w:lang w:eastAsia="en-GB"/>
        </w:rPr>
      </w:pPr>
      <w:hyperlink w:anchor="_Toc6530316" w:history="1">
        <w:r w:rsidR="00EF6892" w:rsidRPr="00137A9C">
          <w:rPr>
            <w:rStyle w:val="Hyperlink"/>
            <w:noProof/>
          </w:rPr>
          <w:t>Figure 2 - Fritzing Schematics</w:t>
        </w:r>
        <w:r w:rsidR="00EF6892">
          <w:rPr>
            <w:noProof/>
            <w:webHidden/>
          </w:rPr>
          <w:tab/>
        </w:r>
        <w:r w:rsidR="00EF6892">
          <w:rPr>
            <w:noProof/>
            <w:webHidden/>
          </w:rPr>
          <w:fldChar w:fldCharType="begin"/>
        </w:r>
        <w:r w:rsidR="00EF6892">
          <w:rPr>
            <w:noProof/>
            <w:webHidden/>
          </w:rPr>
          <w:instrText xml:space="preserve"> PAGEREF _Toc6530316 \h </w:instrText>
        </w:r>
        <w:r w:rsidR="00EF6892">
          <w:rPr>
            <w:noProof/>
            <w:webHidden/>
          </w:rPr>
        </w:r>
        <w:r w:rsidR="00EF6892">
          <w:rPr>
            <w:noProof/>
            <w:webHidden/>
          </w:rPr>
          <w:fldChar w:fldCharType="separate"/>
        </w:r>
        <w:r w:rsidR="00EF6892">
          <w:rPr>
            <w:noProof/>
            <w:webHidden/>
          </w:rPr>
          <w:t>7</w:t>
        </w:r>
        <w:r w:rsidR="00EF6892">
          <w:rPr>
            <w:noProof/>
            <w:webHidden/>
          </w:rPr>
          <w:fldChar w:fldCharType="end"/>
        </w:r>
      </w:hyperlink>
    </w:p>
    <w:p w:rsidR="00EF6892" w:rsidRDefault="000D2D03" w:rsidP="00EF6892">
      <w:pPr>
        <w:pStyle w:val="TableofFigures"/>
        <w:tabs>
          <w:tab w:val="right" w:leader="dot" w:pos="9016"/>
        </w:tabs>
        <w:spacing w:line="360" w:lineRule="auto"/>
        <w:rPr>
          <w:rFonts w:eastAsiaTheme="minorEastAsia"/>
          <w:noProof/>
          <w:lang w:eastAsia="en-GB"/>
        </w:rPr>
      </w:pPr>
      <w:hyperlink w:anchor="_Toc6530317" w:history="1">
        <w:r w:rsidR="00EF6892" w:rsidRPr="00137A9C">
          <w:rPr>
            <w:rStyle w:val="Hyperlink"/>
            <w:noProof/>
          </w:rPr>
          <w:t>Figure 3 - Process Flow Diagram</w:t>
        </w:r>
        <w:r w:rsidR="00EF6892">
          <w:rPr>
            <w:noProof/>
            <w:webHidden/>
          </w:rPr>
          <w:tab/>
        </w:r>
        <w:r w:rsidR="00EF6892">
          <w:rPr>
            <w:noProof/>
            <w:webHidden/>
          </w:rPr>
          <w:fldChar w:fldCharType="begin"/>
        </w:r>
        <w:r w:rsidR="00EF6892">
          <w:rPr>
            <w:noProof/>
            <w:webHidden/>
          </w:rPr>
          <w:instrText xml:space="preserve"> PAGEREF _Toc6530317 \h </w:instrText>
        </w:r>
        <w:r w:rsidR="00EF6892">
          <w:rPr>
            <w:noProof/>
            <w:webHidden/>
          </w:rPr>
        </w:r>
        <w:r w:rsidR="00EF6892">
          <w:rPr>
            <w:noProof/>
            <w:webHidden/>
          </w:rPr>
          <w:fldChar w:fldCharType="separate"/>
        </w:r>
        <w:r w:rsidR="00EF6892">
          <w:rPr>
            <w:noProof/>
            <w:webHidden/>
          </w:rPr>
          <w:t>8</w:t>
        </w:r>
        <w:r w:rsidR="00EF6892">
          <w:rPr>
            <w:noProof/>
            <w:webHidden/>
          </w:rPr>
          <w:fldChar w:fldCharType="end"/>
        </w:r>
      </w:hyperlink>
    </w:p>
    <w:p w:rsidR="00EF6892" w:rsidRDefault="000D2D03" w:rsidP="00EF6892">
      <w:pPr>
        <w:pStyle w:val="TableofFigures"/>
        <w:tabs>
          <w:tab w:val="right" w:leader="dot" w:pos="9016"/>
        </w:tabs>
        <w:spacing w:line="360" w:lineRule="auto"/>
        <w:rPr>
          <w:rFonts w:eastAsiaTheme="minorEastAsia"/>
          <w:noProof/>
          <w:lang w:eastAsia="en-GB"/>
        </w:rPr>
      </w:pPr>
      <w:hyperlink w:anchor="_Toc6530318" w:history="1">
        <w:r w:rsidR="00EF6892" w:rsidRPr="00137A9C">
          <w:rPr>
            <w:rStyle w:val="Hyperlink"/>
            <w:noProof/>
          </w:rPr>
          <w:t>Figure 4 - "Back Gate" Process Flow Diagram</w:t>
        </w:r>
        <w:r w:rsidR="00EF6892">
          <w:rPr>
            <w:noProof/>
            <w:webHidden/>
          </w:rPr>
          <w:tab/>
        </w:r>
        <w:r w:rsidR="00EF6892">
          <w:rPr>
            <w:noProof/>
            <w:webHidden/>
          </w:rPr>
          <w:fldChar w:fldCharType="begin"/>
        </w:r>
        <w:r w:rsidR="00EF6892">
          <w:rPr>
            <w:noProof/>
            <w:webHidden/>
          </w:rPr>
          <w:instrText xml:space="preserve"> PAGEREF _Toc6530318 \h </w:instrText>
        </w:r>
        <w:r w:rsidR="00EF6892">
          <w:rPr>
            <w:noProof/>
            <w:webHidden/>
          </w:rPr>
        </w:r>
        <w:r w:rsidR="00EF6892">
          <w:rPr>
            <w:noProof/>
            <w:webHidden/>
          </w:rPr>
          <w:fldChar w:fldCharType="separate"/>
        </w:r>
        <w:r w:rsidR="00EF6892">
          <w:rPr>
            <w:noProof/>
            <w:webHidden/>
          </w:rPr>
          <w:t>8</w:t>
        </w:r>
        <w:r w:rsidR="00EF6892">
          <w:rPr>
            <w:noProof/>
            <w:webHidden/>
          </w:rPr>
          <w:fldChar w:fldCharType="end"/>
        </w:r>
      </w:hyperlink>
    </w:p>
    <w:p w:rsidR="00EF6892" w:rsidRDefault="000D2D03" w:rsidP="00EF6892">
      <w:pPr>
        <w:pStyle w:val="TableofFigures"/>
        <w:tabs>
          <w:tab w:val="right" w:leader="dot" w:pos="9016"/>
        </w:tabs>
        <w:spacing w:line="360" w:lineRule="auto"/>
        <w:rPr>
          <w:rFonts w:eastAsiaTheme="minorEastAsia"/>
          <w:noProof/>
          <w:lang w:eastAsia="en-GB"/>
        </w:rPr>
      </w:pPr>
      <w:hyperlink w:anchor="_Toc6530319" w:history="1">
        <w:r w:rsidR="00EF6892" w:rsidRPr="00137A9C">
          <w:rPr>
            <w:rStyle w:val="Hyperlink"/>
            <w:noProof/>
          </w:rPr>
          <w:t>Figure 5 - Project Diagram Implementation</w:t>
        </w:r>
        <w:r w:rsidR="00EF6892">
          <w:rPr>
            <w:noProof/>
            <w:webHidden/>
          </w:rPr>
          <w:tab/>
        </w:r>
        <w:r w:rsidR="00EF6892">
          <w:rPr>
            <w:noProof/>
            <w:webHidden/>
          </w:rPr>
          <w:fldChar w:fldCharType="begin"/>
        </w:r>
        <w:r w:rsidR="00EF6892">
          <w:rPr>
            <w:noProof/>
            <w:webHidden/>
          </w:rPr>
          <w:instrText xml:space="preserve"> PAGEREF _Toc6530319 \h </w:instrText>
        </w:r>
        <w:r w:rsidR="00EF6892">
          <w:rPr>
            <w:noProof/>
            <w:webHidden/>
          </w:rPr>
        </w:r>
        <w:r w:rsidR="00EF6892">
          <w:rPr>
            <w:noProof/>
            <w:webHidden/>
          </w:rPr>
          <w:fldChar w:fldCharType="separate"/>
        </w:r>
        <w:r w:rsidR="00EF6892">
          <w:rPr>
            <w:noProof/>
            <w:webHidden/>
          </w:rPr>
          <w:t>9</w:t>
        </w:r>
        <w:r w:rsidR="00EF6892">
          <w:rPr>
            <w:noProof/>
            <w:webHidden/>
          </w:rPr>
          <w:fldChar w:fldCharType="end"/>
        </w:r>
      </w:hyperlink>
    </w:p>
    <w:p w:rsidR="00EF6892" w:rsidRDefault="000D2D03" w:rsidP="00EF6892">
      <w:pPr>
        <w:pStyle w:val="TableofFigures"/>
        <w:tabs>
          <w:tab w:val="right" w:leader="dot" w:pos="9016"/>
        </w:tabs>
        <w:spacing w:line="360" w:lineRule="auto"/>
        <w:rPr>
          <w:rFonts w:eastAsiaTheme="minorEastAsia"/>
          <w:noProof/>
          <w:lang w:eastAsia="en-GB"/>
        </w:rPr>
      </w:pPr>
      <w:hyperlink w:anchor="_Toc6530320" w:history="1">
        <w:r w:rsidR="00EF6892" w:rsidRPr="00137A9C">
          <w:rPr>
            <w:rStyle w:val="Hyperlink"/>
            <w:noProof/>
          </w:rPr>
          <w:t>Figure 6 - Serial Bluetooth Terminal Software</w:t>
        </w:r>
        <w:r w:rsidR="00EF6892">
          <w:rPr>
            <w:noProof/>
            <w:webHidden/>
          </w:rPr>
          <w:tab/>
        </w:r>
        <w:r w:rsidR="00EF6892">
          <w:rPr>
            <w:noProof/>
            <w:webHidden/>
          </w:rPr>
          <w:fldChar w:fldCharType="begin"/>
        </w:r>
        <w:r w:rsidR="00EF6892">
          <w:rPr>
            <w:noProof/>
            <w:webHidden/>
          </w:rPr>
          <w:instrText xml:space="preserve"> PAGEREF _Toc6530320 \h </w:instrText>
        </w:r>
        <w:r w:rsidR="00EF6892">
          <w:rPr>
            <w:noProof/>
            <w:webHidden/>
          </w:rPr>
        </w:r>
        <w:r w:rsidR="00EF6892">
          <w:rPr>
            <w:noProof/>
            <w:webHidden/>
          </w:rPr>
          <w:fldChar w:fldCharType="separate"/>
        </w:r>
        <w:r w:rsidR="00EF6892">
          <w:rPr>
            <w:noProof/>
            <w:webHidden/>
          </w:rPr>
          <w:t>13</w:t>
        </w:r>
        <w:r w:rsidR="00EF6892">
          <w:rPr>
            <w:noProof/>
            <w:webHidden/>
          </w:rPr>
          <w:fldChar w:fldCharType="end"/>
        </w:r>
      </w:hyperlink>
    </w:p>
    <w:p w:rsidR="00EF6892" w:rsidRDefault="000D2D03" w:rsidP="00EF6892">
      <w:pPr>
        <w:pStyle w:val="TableofFigures"/>
        <w:tabs>
          <w:tab w:val="right" w:leader="dot" w:pos="9016"/>
        </w:tabs>
        <w:spacing w:line="360" w:lineRule="auto"/>
        <w:rPr>
          <w:rFonts w:eastAsiaTheme="minorEastAsia"/>
          <w:noProof/>
          <w:lang w:eastAsia="en-GB"/>
        </w:rPr>
      </w:pPr>
      <w:hyperlink w:anchor="_Toc6530321" w:history="1">
        <w:r w:rsidR="00EF6892" w:rsidRPr="00137A9C">
          <w:rPr>
            <w:rStyle w:val="Hyperlink"/>
            <w:noProof/>
          </w:rPr>
          <w:t>Figure 7 - Bluetooth Fritzing Diagram</w:t>
        </w:r>
        <w:r w:rsidR="00EF6892">
          <w:rPr>
            <w:noProof/>
            <w:webHidden/>
          </w:rPr>
          <w:tab/>
        </w:r>
        <w:r w:rsidR="00EF6892">
          <w:rPr>
            <w:noProof/>
            <w:webHidden/>
          </w:rPr>
          <w:fldChar w:fldCharType="begin"/>
        </w:r>
        <w:r w:rsidR="00EF6892">
          <w:rPr>
            <w:noProof/>
            <w:webHidden/>
          </w:rPr>
          <w:instrText xml:space="preserve"> PAGEREF _Toc6530321 \h </w:instrText>
        </w:r>
        <w:r w:rsidR="00EF6892">
          <w:rPr>
            <w:noProof/>
            <w:webHidden/>
          </w:rPr>
        </w:r>
        <w:r w:rsidR="00EF6892">
          <w:rPr>
            <w:noProof/>
            <w:webHidden/>
          </w:rPr>
          <w:fldChar w:fldCharType="separate"/>
        </w:r>
        <w:r w:rsidR="00EF6892">
          <w:rPr>
            <w:noProof/>
            <w:webHidden/>
          </w:rPr>
          <w:t>14</w:t>
        </w:r>
        <w:r w:rsidR="00EF6892">
          <w:rPr>
            <w:noProof/>
            <w:webHidden/>
          </w:rPr>
          <w:fldChar w:fldCharType="end"/>
        </w:r>
      </w:hyperlink>
    </w:p>
    <w:p w:rsidR="00EF6892" w:rsidRDefault="000D2D03" w:rsidP="00EF6892">
      <w:pPr>
        <w:pStyle w:val="TableofFigures"/>
        <w:tabs>
          <w:tab w:val="right" w:leader="dot" w:pos="9016"/>
        </w:tabs>
        <w:spacing w:line="360" w:lineRule="auto"/>
        <w:rPr>
          <w:rFonts w:eastAsiaTheme="minorEastAsia"/>
          <w:noProof/>
          <w:lang w:eastAsia="en-GB"/>
        </w:rPr>
      </w:pPr>
      <w:hyperlink w:anchor="_Toc6530322" w:history="1">
        <w:r w:rsidR="00EF6892" w:rsidRPr="00137A9C">
          <w:rPr>
            <w:rStyle w:val="Hyperlink"/>
            <w:noProof/>
          </w:rPr>
          <w:t>Figure 8 - Fritzing Bluetooth Schematics</w:t>
        </w:r>
        <w:r w:rsidR="00EF6892">
          <w:rPr>
            <w:noProof/>
            <w:webHidden/>
          </w:rPr>
          <w:tab/>
        </w:r>
        <w:r w:rsidR="00EF6892">
          <w:rPr>
            <w:noProof/>
            <w:webHidden/>
          </w:rPr>
          <w:fldChar w:fldCharType="begin"/>
        </w:r>
        <w:r w:rsidR="00EF6892">
          <w:rPr>
            <w:noProof/>
            <w:webHidden/>
          </w:rPr>
          <w:instrText xml:space="preserve"> PAGEREF _Toc6530322 \h </w:instrText>
        </w:r>
        <w:r w:rsidR="00EF6892">
          <w:rPr>
            <w:noProof/>
            <w:webHidden/>
          </w:rPr>
        </w:r>
        <w:r w:rsidR="00EF6892">
          <w:rPr>
            <w:noProof/>
            <w:webHidden/>
          </w:rPr>
          <w:fldChar w:fldCharType="separate"/>
        </w:r>
        <w:r w:rsidR="00EF6892">
          <w:rPr>
            <w:noProof/>
            <w:webHidden/>
          </w:rPr>
          <w:t>15</w:t>
        </w:r>
        <w:r w:rsidR="00EF6892">
          <w:rPr>
            <w:noProof/>
            <w:webHidden/>
          </w:rPr>
          <w:fldChar w:fldCharType="end"/>
        </w:r>
      </w:hyperlink>
    </w:p>
    <w:p w:rsidR="00EF6892" w:rsidRDefault="000D2D03" w:rsidP="00EF6892">
      <w:pPr>
        <w:pStyle w:val="TableofFigures"/>
        <w:tabs>
          <w:tab w:val="right" w:leader="dot" w:pos="9016"/>
        </w:tabs>
        <w:spacing w:line="360" w:lineRule="auto"/>
        <w:rPr>
          <w:rFonts w:eastAsiaTheme="minorEastAsia"/>
          <w:noProof/>
          <w:lang w:eastAsia="en-GB"/>
        </w:rPr>
      </w:pPr>
      <w:hyperlink w:anchor="_Toc6530323" w:history="1">
        <w:r w:rsidR="00EF6892" w:rsidRPr="00137A9C">
          <w:rPr>
            <w:rStyle w:val="Hyperlink"/>
            <w:noProof/>
          </w:rPr>
          <w:t>Figure 9 - Bluetooth Process Flow Diagram</w:t>
        </w:r>
        <w:r w:rsidR="00EF6892">
          <w:rPr>
            <w:noProof/>
            <w:webHidden/>
          </w:rPr>
          <w:tab/>
        </w:r>
        <w:r w:rsidR="00EF6892">
          <w:rPr>
            <w:noProof/>
            <w:webHidden/>
          </w:rPr>
          <w:fldChar w:fldCharType="begin"/>
        </w:r>
        <w:r w:rsidR="00EF6892">
          <w:rPr>
            <w:noProof/>
            <w:webHidden/>
          </w:rPr>
          <w:instrText xml:space="preserve"> PAGEREF _Toc6530323 \h </w:instrText>
        </w:r>
        <w:r w:rsidR="00EF6892">
          <w:rPr>
            <w:noProof/>
            <w:webHidden/>
          </w:rPr>
        </w:r>
        <w:r w:rsidR="00EF6892">
          <w:rPr>
            <w:noProof/>
            <w:webHidden/>
          </w:rPr>
          <w:fldChar w:fldCharType="separate"/>
        </w:r>
        <w:r w:rsidR="00EF6892">
          <w:rPr>
            <w:noProof/>
            <w:webHidden/>
          </w:rPr>
          <w:t>16</w:t>
        </w:r>
        <w:r w:rsidR="00EF6892">
          <w:rPr>
            <w:noProof/>
            <w:webHidden/>
          </w:rPr>
          <w:fldChar w:fldCharType="end"/>
        </w:r>
      </w:hyperlink>
    </w:p>
    <w:p w:rsidR="00EF6892" w:rsidRDefault="000D2D03" w:rsidP="00EF6892">
      <w:pPr>
        <w:pStyle w:val="TableofFigures"/>
        <w:tabs>
          <w:tab w:val="right" w:leader="dot" w:pos="9016"/>
        </w:tabs>
        <w:spacing w:line="360" w:lineRule="auto"/>
        <w:rPr>
          <w:rFonts w:eastAsiaTheme="minorEastAsia"/>
          <w:noProof/>
          <w:lang w:eastAsia="en-GB"/>
        </w:rPr>
      </w:pPr>
      <w:hyperlink w:anchor="_Toc6530324" w:history="1">
        <w:r w:rsidR="00EF6892" w:rsidRPr="00137A9C">
          <w:rPr>
            <w:rStyle w:val="Hyperlink"/>
            <w:noProof/>
          </w:rPr>
          <w:t>Figure 10 - Project Bluetooth Implementation</w:t>
        </w:r>
        <w:r w:rsidR="00EF6892">
          <w:rPr>
            <w:noProof/>
            <w:webHidden/>
          </w:rPr>
          <w:tab/>
        </w:r>
        <w:r w:rsidR="00EF6892">
          <w:rPr>
            <w:noProof/>
            <w:webHidden/>
          </w:rPr>
          <w:fldChar w:fldCharType="begin"/>
        </w:r>
        <w:r w:rsidR="00EF6892">
          <w:rPr>
            <w:noProof/>
            <w:webHidden/>
          </w:rPr>
          <w:instrText xml:space="preserve"> PAGEREF _Toc6530324 \h </w:instrText>
        </w:r>
        <w:r w:rsidR="00EF6892">
          <w:rPr>
            <w:noProof/>
            <w:webHidden/>
          </w:rPr>
        </w:r>
        <w:r w:rsidR="00EF6892">
          <w:rPr>
            <w:noProof/>
            <w:webHidden/>
          </w:rPr>
          <w:fldChar w:fldCharType="separate"/>
        </w:r>
        <w:r w:rsidR="00EF6892">
          <w:rPr>
            <w:noProof/>
            <w:webHidden/>
          </w:rPr>
          <w:t>17</w:t>
        </w:r>
        <w:r w:rsidR="00EF6892">
          <w:rPr>
            <w:noProof/>
            <w:webHidden/>
          </w:rPr>
          <w:fldChar w:fldCharType="end"/>
        </w:r>
      </w:hyperlink>
    </w:p>
    <w:p w:rsidR="00EF6892" w:rsidRDefault="000D2D03" w:rsidP="00EF6892">
      <w:pPr>
        <w:pStyle w:val="TableofFigures"/>
        <w:tabs>
          <w:tab w:val="right" w:leader="dot" w:pos="9016"/>
        </w:tabs>
        <w:spacing w:line="360" w:lineRule="auto"/>
        <w:rPr>
          <w:rFonts w:eastAsiaTheme="minorEastAsia"/>
          <w:noProof/>
          <w:lang w:eastAsia="en-GB"/>
        </w:rPr>
      </w:pPr>
      <w:hyperlink w:anchor="_Toc6530325" w:history="1">
        <w:r w:rsidR="00EF6892" w:rsidRPr="00137A9C">
          <w:rPr>
            <w:rStyle w:val="Hyperlink"/>
            <w:noProof/>
          </w:rPr>
          <w:t>Figure 11 - System cannot upload sketch</w:t>
        </w:r>
        <w:r w:rsidR="00EF6892">
          <w:rPr>
            <w:noProof/>
            <w:webHidden/>
          </w:rPr>
          <w:tab/>
        </w:r>
        <w:r w:rsidR="00EF6892">
          <w:rPr>
            <w:noProof/>
            <w:webHidden/>
          </w:rPr>
          <w:fldChar w:fldCharType="begin"/>
        </w:r>
        <w:r w:rsidR="00EF6892">
          <w:rPr>
            <w:noProof/>
            <w:webHidden/>
          </w:rPr>
          <w:instrText xml:space="preserve"> PAGEREF _Toc6530325 \h </w:instrText>
        </w:r>
        <w:r w:rsidR="00EF6892">
          <w:rPr>
            <w:noProof/>
            <w:webHidden/>
          </w:rPr>
        </w:r>
        <w:r w:rsidR="00EF6892">
          <w:rPr>
            <w:noProof/>
            <w:webHidden/>
          </w:rPr>
          <w:fldChar w:fldCharType="separate"/>
        </w:r>
        <w:r w:rsidR="00EF6892">
          <w:rPr>
            <w:noProof/>
            <w:webHidden/>
          </w:rPr>
          <w:t>19</w:t>
        </w:r>
        <w:r w:rsidR="00EF6892">
          <w:rPr>
            <w:noProof/>
            <w:webHidden/>
          </w:rPr>
          <w:fldChar w:fldCharType="end"/>
        </w:r>
      </w:hyperlink>
    </w:p>
    <w:p w:rsidR="00EF6892" w:rsidRDefault="000D2D03" w:rsidP="00EF6892">
      <w:pPr>
        <w:pStyle w:val="TableofFigures"/>
        <w:tabs>
          <w:tab w:val="right" w:leader="dot" w:pos="9016"/>
        </w:tabs>
        <w:spacing w:line="360" w:lineRule="auto"/>
        <w:rPr>
          <w:rFonts w:eastAsiaTheme="minorEastAsia"/>
          <w:noProof/>
          <w:lang w:eastAsia="en-GB"/>
        </w:rPr>
      </w:pPr>
      <w:hyperlink w:anchor="_Toc6530326" w:history="1">
        <w:r w:rsidR="00EF6892" w:rsidRPr="00137A9C">
          <w:rPr>
            <w:rStyle w:val="Hyperlink"/>
            <w:noProof/>
          </w:rPr>
          <w:t>Figure 12 - Program not responding after Bluetooth implementation</w:t>
        </w:r>
        <w:r w:rsidR="00EF6892">
          <w:rPr>
            <w:noProof/>
            <w:webHidden/>
          </w:rPr>
          <w:tab/>
        </w:r>
        <w:r w:rsidR="00EF6892">
          <w:rPr>
            <w:noProof/>
            <w:webHidden/>
          </w:rPr>
          <w:fldChar w:fldCharType="begin"/>
        </w:r>
        <w:r w:rsidR="00EF6892">
          <w:rPr>
            <w:noProof/>
            <w:webHidden/>
          </w:rPr>
          <w:instrText xml:space="preserve"> PAGEREF _Toc6530326 \h </w:instrText>
        </w:r>
        <w:r w:rsidR="00EF6892">
          <w:rPr>
            <w:noProof/>
            <w:webHidden/>
          </w:rPr>
        </w:r>
        <w:r w:rsidR="00EF6892">
          <w:rPr>
            <w:noProof/>
            <w:webHidden/>
          </w:rPr>
          <w:fldChar w:fldCharType="separate"/>
        </w:r>
        <w:r w:rsidR="00EF6892">
          <w:rPr>
            <w:noProof/>
            <w:webHidden/>
          </w:rPr>
          <w:t>20</w:t>
        </w:r>
        <w:r w:rsidR="00EF6892">
          <w:rPr>
            <w:noProof/>
            <w:webHidden/>
          </w:rPr>
          <w:fldChar w:fldCharType="end"/>
        </w:r>
      </w:hyperlink>
    </w:p>
    <w:p w:rsidR="00AE02B8" w:rsidRPr="00AE02B8" w:rsidRDefault="00EF6892" w:rsidP="00EF6892">
      <w:pPr>
        <w:spacing w:line="360" w:lineRule="auto"/>
      </w:pPr>
      <w:r>
        <w:fldChar w:fldCharType="end"/>
      </w:r>
    </w:p>
    <w:p w:rsidR="00EF6892" w:rsidRDefault="00EF6892" w:rsidP="00F73754">
      <w:pPr>
        <w:pStyle w:val="Heading1"/>
      </w:pPr>
    </w:p>
    <w:p w:rsidR="00EF6892" w:rsidRDefault="00EF6892" w:rsidP="00EF6892"/>
    <w:p w:rsidR="00EF6892" w:rsidRDefault="00EF6892" w:rsidP="00EF6892"/>
    <w:p w:rsidR="00EF6892" w:rsidRDefault="00EF6892" w:rsidP="00EF6892"/>
    <w:p w:rsidR="00EF6892" w:rsidRDefault="00EF6892" w:rsidP="00EF6892"/>
    <w:p w:rsidR="00EF6892" w:rsidRDefault="00EF6892" w:rsidP="00EF6892"/>
    <w:p w:rsidR="00EF6892" w:rsidRDefault="00EF6892" w:rsidP="00EF6892"/>
    <w:p w:rsidR="00EF6892" w:rsidRDefault="00EF6892" w:rsidP="00EF6892"/>
    <w:p w:rsidR="00EF6892" w:rsidRDefault="00EF6892" w:rsidP="00EF6892"/>
    <w:p w:rsidR="00EF6892" w:rsidRDefault="00EF6892" w:rsidP="00EF6892"/>
    <w:p w:rsidR="00EF6892" w:rsidRDefault="00EF6892" w:rsidP="00EF6892"/>
    <w:p w:rsidR="00EF6892" w:rsidRDefault="00EF6892" w:rsidP="00EF6892"/>
    <w:p w:rsidR="00EF6892" w:rsidRDefault="00EF6892" w:rsidP="00EF6892"/>
    <w:p w:rsidR="000D2D03" w:rsidRDefault="000D2D03" w:rsidP="00F73754">
      <w:pPr>
        <w:pStyle w:val="Heading1"/>
      </w:pPr>
      <w:bookmarkStart w:id="1" w:name="_Toc6532179"/>
    </w:p>
    <w:p w:rsidR="000D2D03" w:rsidRDefault="000D2D03" w:rsidP="000D2D03"/>
    <w:p w:rsidR="000D2D03" w:rsidRPr="000D2D03" w:rsidRDefault="000D2D03" w:rsidP="000D2D03"/>
    <w:p w:rsidR="00F73754" w:rsidRDefault="00A53DF7" w:rsidP="00F73754">
      <w:pPr>
        <w:pStyle w:val="Heading1"/>
      </w:pPr>
      <w:r>
        <w:lastRenderedPageBreak/>
        <w:t>Introduction</w:t>
      </w:r>
      <w:bookmarkEnd w:id="1"/>
    </w:p>
    <w:p w:rsidR="00F73754" w:rsidRDefault="00F73754" w:rsidP="00F73754"/>
    <w:p w:rsidR="00667B8A" w:rsidRDefault="00A53DF7" w:rsidP="00667B8A">
      <w:pPr>
        <w:jc w:val="both"/>
      </w:pPr>
      <w:r>
        <w:tab/>
        <w:t xml:space="preserve">Embedded System Devices have transformed the information technology industry.  ESD had an impact over the industry by constantly thriving for increasing devices capabilities while extensively lowering the costs of communication </w:t>
      </w:r>
      <w:r w:rsidR="00170BDA">
        <w:t xml:space="preserve">devices resulting in an end product with functional components nearly unknown to the user. Embedded System Devices have the ability to alter </w:t>
      </w:r>
      <w:r w:rsidR="00EC4704">
        <w:t>interactions between the users and environment with the aid of minimised devices developed with the purpose of collecting, processing and sharing information.</w:t>
      </w:r>
    </w:p>
    <w:p w:rsidR="00EC4704" w:rsidRDefault="00A53DF7" w:rsidP="008E5B3A">
      <w:r>
        <w:t xml:space="preserve"> The Embedded System Devices had a widespread in the industry due to the constant trend of device miniaturisation and the integration of development tools and universal standard communication systems. </w:t>
      </w:r>
      <w:r w:rsidR="004835AB">
        <w:t xml:space="preserve">ESD has a different structure and functionality compared to standard distributed systems in multiple ways. Traditional systems are designed to link a fixed number of nodes in the schematics, according to the requirements and design, while ESD can interact with millions of nodes leading to a new method of node-to-node interaction. </w:t>
      </w:r>
      <w:sdt>
        <w:sdtPr>
          <w:id w:val="-845398228"/>
          <w:citation/>
        </w:sdtPr>
        <w:sdtContent>
          <w:r w:rsidR="008E5B3A">
            <w:fldChar w:fldCharType="begin"/>
          </w:r>
          <w:r w:rsidR="008E5B3A">
            <w:instrText xml:space="preserve"> CITATION Seh13 \l 2057 </w:instrText>
          </w:r>
          <w:r w:rsidR="008E5B3A">
            <w:fldChar w:fldCharType="separate"/>
          </w:r>
          <w:r w:rsidR="008E5B3A">
            <w:rPr>
              <w:noProof/>
            </w:rPr>
            <w:t>(Sehmi, 2013)</w:t>
          </w:r>
          <w:r w:rsidR="008E5B3A">
            <w:fldChar w:fldCharType="end"/>
          </w:r>
        </w:sdtContent>
      </w:sdt>
    </w:p>
    <w:p w:rsidR="008E5B3A" w:rsidRDefault="00A53DF7" w:rsidP="00667B8A">
      <w:pPr>
        <w:jc w:val="both"/>
      </w:pPr>
      <w:r>
        <w:tab/>
        <w:t xml:space="preserve">A key component of Embedded System Devices is the controller, a device automated and manipulated with a real-time operating system </w:t>
      </w:r>
      <w:r w:rsidR="005E7155">
        <w:t>that implements an electrical or mechanical system developing a complete embedded system with hardware software and mechanical parts.</w:t>
      </w:r>
    </w:p>
    <w:p w:rsidR="008E5B3A" w:rsidRDefault="008E5B3A" w:rsidP="00667B8A">
      <w:pPr>
        <w:jc w:val="both"/>
      </w:pPr>
    </w:p>
    <w:p w:rsidR="00E21933" w:rsidRDefault="00A53DF7" w:rsidP="008E5B3A">
      <w:pPr>
        <w:pStyle w:val="Heading2"/>
      </w:pPr>
      <w:bookmarkStart w:id="2" w:name="_Toc6532180"/>
      <w:r>
        <w:t>Embedded Systems Trends</w:t>
      </w:r>
      <w:bookmarkEnd w:id="2"/>
      <w:r>
        <w:tab/>
      </w:r>
    </w:p>
    <w:p w:rsidR="008E5B3A" w:rsidRDefault="008E5B3A" w:rsidP="008E5B3A"/>
    <w:p w:rsidR="00971384" w:rsidRDefault="00A53DF7" w:rsidP="008E5B3A">
      <w:pPr>
        <w:jc w:val="both"/>
      </w:pPr>
      <w:r>
        <w:t xml:space="preserve"> Embedded System Designs have a wide application in different industries such as commercial, medical and automotive industry. Many ESD's have an application in telecommunication beginning from switches, networks communications, network bridges, dedicated routers and the most common</w:t>
      </w:r>
      <w:r w:rsidR="009E3AAD">
        <w:t>, cell phone</w:t>
      </w:r>
      <w:r>
        <w:t>. In the consumer indust</w:t>
      </w:r>
      <w:r w:rsidR="009E3AAD">
        <w:t xml:space="preserve">ry, ESD's are applicated in video game consoles, digital cameras, printers and many other devices. Household appliances are </w:t>
      </w:r>
      <w:r w:rsidR="003E3D61">
        <w:t>extending</w:t>
      </w:r>
      <w:r w:rsidR="009E3AAD">
        <w:t xml:space="preserve"> the use of ESD in household appliances</w:t>
      </w:r>
      <w:r>
        <w:t xml:space="preserve"> developed in devices such as washing machines and dishwashers and even microwaves.</w:t>
      </w:r>
      <w:r w:rsidR="002B63A0">
        <w:fldChar w:fldCharType="begin" w:fldLock="1"/>
      </w:r>
      <w:r w:rsidR="00AE02B8">
        <w:instrText>ADDIN CSL_CITATION {"citationItems":[{"id":"ITEM-1","itemData":{"DOI":"10.1109/CBMS.2003.1212814","ISBN":"0-7695-1901-6","author":[{"dropping-particle":"","family":"Al-Ali","given":"A.R.","non-dropping-particle":"","parse-names":false,"suffix":""},{"dropping-particle":"","family":"Al-Rousan","given":"M.","non-dropping-particle":"","parse-names":false,"suffix":""},{"dropping-particle":"","family":"Al-Shaikh","given":"M.","non-dropping-particle":"","parse-names":false,"suffix":""}],"container-title":"16th IEEE Symposium Computer-Based Medical Systems, 2003. Proceedings.","id":"ITEM-1","issued":{"date-parts":[["0"]]},"page":"355-360","publisher":"IEEE","title":"Embedded system-based mobile patient monitoring device","type":"paper-conference"},"uris":["http://www.mendeley.com/documents/?uuid=d42d8137-2858-3224-be82-b4ae9a0a4022"]}],"mendeley":{"formattedCitation":"(Al-Ali, Al-Rousan and Al-Shaikh, no date)","manualFormatting":"(Al-Ali, Al-Rousan and Al-Shaikh, 2003)","plainTextFormattedCitation":"(Al-Ali, Al-Rousan and Al-Shaikh, no date)","previouslyFormattedCitation":"(Al-Ali, Al-Rousan and Al-Shaikh, no date)"},"properties":{"noteIndex":0},"schema":"https://github.com/citation-style-language/schema/raw/master/csl-citation.json"}</w:instrText>
      </w:r>
      <w:r w:rsidR="002B63A0">
        <w:fldChar w:fldCharType="separate"/>
      </w:r>
      <w:r w:rsidR="002B63A0" w:rsidRPr="002B63A0">
        <w:rPr>
          <w:noProof/>
        </w:rPr>
        <w:t xml:space="preserve"> (Al-Ali, Al-Rousan and Al-Shaikh, </w:t>
      </w:r>
      <w:r w:rsidR="002B63A0">
        <w:rPr>
          <w:noProof/>
        </w:rPr>
        <w:t>2003</w:t>
      </w:r>
      <w:r w:rsidR="002B63A0" w:rsidRPr="002B63A0">
        <w:rPr>
          <w:noProof/>
        </w:rPr>
        <w:t>)</w:t>
      </w:r>
      <w:r w:rsidR="002B63A0">
        <w:fldChar w:fldCharType="end"/>
      </w:r>
    </w:p>
    <w:p w:rsidR="008E5B3A" w:rsidRDefault="00A53DF7" w:rsidP="008E5B3A">
      <w:pPr>
        <w:jc w:val="both"/>
      </w:pPr>
      <w:r>
        <w:t xml:space="preserve"> The transportation industry increases yearly the use in embedded system devices, new global positioning systems and guided systems are equipped on newly manufactured aeroplanes. Automobiles incorporate various embedded systems in the attempt to reduce pollution, traction control, vehicle braking systems and traction control, these are systems that implement embedded system devices.</w:t>
      </w:r>
      <w:r w:rsidR="008379B4">
        <w:fldChar w:fldCharType="begin" w:fldLock="1"/>
      </w:r>
      <w:r w:rsidR="002B63A0">
        <w:instrText>ADDIN CSL_CITATION {"citationItems":[{"id":"ITEM-1","itemData":{"URL":"https://internetofthingsagenda.techtarget.com/definition/microcontroller","accessed":{"date-parts":[["2019","3","22"]]},"author":[{"dropping-particle":"","family":"Rouse","given":"Margaret","non-dropping-particle":"","parse-names":false,"suffix":""}],"id":"ITEM-1","issued":{"date-parts":[["2018"]]},"title":"What is microcontroller? - Definition from WhatIs.com","type":"webpage"},"uris":["http://www.mendeley.com/documents/?uuid=004f7cc2-2ad6-3f1a-869b-f65f8cf24a8f"]}],"mendeley":{"formattedCitation":"(Rouse, 2018)","plainTextFormattedCitation":"(Rouse, 2018)","previouslyFormattedCitation":"(Rouse, 2018)"},"properties":{"noteIndex":0},"schema":"https://github.com/citation-style-language/schema/raw/master/csl-citation.json"}</w:instrText>
      </w:r>
      <w:r w:rsidR="008379B4">
        <w:fldChar w:fldCharType="separate"/>
      </w:r>
      <w:r w:rsidR="008379B4" w:rsidRPr="008379B4">
        <w:rPr>
          <w:noProof/>
        </w:rPr>
        <w:t xml:space="preserve"> (Rouse, 2018) </w:t>
      </w:r>
      <w:r w:rsidR="008379B4">
        <w:fldChar w:fldCharType="end"/>
      </w:r>
    </w:p>
    <w:p w:rsidR="00B23185" w:rsidRDefault="00B23185" w:rsidP="008E5B3A">
      <w:pPr>
        <w:jc w:val="both"/>
      </w:pPr>
    </w:p>
    <w:p w:rsidR="00B23185" w:rsidRDefault="00A53DF7" w:rsidP="00B23185">
      <w:pPr>
        <w:pStyle w:val="Heading1"/>
      </w:pPr>
      <w:bookmarkStart w:id="3" w:name="_Toc6532181"/>
      <w:r>
        <w:t>Background</w:t>
      </w:r>
      <w:bookmarkEnd w:id="3"/>
    </w:p>
    <w:p w:rsidR="00B23185" w:rsidRDefault="00B23185" w:rsidP="00B23185"/>
    <w:p w:rsidR="00B23185" w:rsidRDefault="00A53DF7" w:rsidP="007156ED">
      <w:pPr>
        <w:jc w:val="both"/>
      </w:pPr>
      <w:r>
        <w:tab/>
        <w:t>Embedded System Devices have a wide application in the security field.</w:t>
      </w:r>
      <w:r w:rsidR="007156ED">
        <w:t xml:space="preserve"> From video surveillance, alarm systems and </w:t>
      </w:r>
      <w:r w:rsidR="00C07F9F">
        <w:t>password-based</w:t>
      </w:r>
      <w:r w:rsidR="007156ED">
        <w:t xml:space="preserve"> locks, embedded system devices are the key component in their development.</w:t>
      </w:r>
      <w:r w:rsidR="002B63A0">
        <w:t xml:space="preserve"> With the growing popularity of the Internet of Things, security has become an important aspect in many embedded systems. In the present day, everything is connected and while embedded systems stand at the base of the connection also stand exposed to the misuse risks from external factors. </w:t>
      </w:r>
    </w:p>
    <w:p w:rsidR="001C5A9C" w:rsidRDefault="00A53DF7" w:rsidP="007156ED">
      <w:pPr>
        <w:jc w:val="both"/>
      </w:pPr>
      <w:r>
        <w:lastRenderedPageBreak/>
        <w:tab/>
        <w:t>The project’s target is to develop a minimal password-based lock system to demonstrate the ease and simplicity of creating a simple security gadget with the aid of embedded system devices.</w:t>
      </w:r>
      <w:r w:rsidR="000344F7">
        <w:t xml:space="preserve"> The device is developed </w:t>
      </w:r>
      <w:r w:rsidR="00DA3EFA">
        <w:t>to open</w:t>
      </w:r>
      <w:r w:rsidR="000344F7">
        <w:t xml:space="preserve"> and close a lock, a door or any other locking system, via a </w:t>
      </w:r>
      <w:r w:rsidR="00DA3EFA">
        <w:t xml:space="preserve">keypad input. </w:t>
      </w:r>
      <w:r>
        <w:t xml:space="preserve">The system is using authentication via a pin code, for simplicity the pin code is hardcoded in the software, and future programming can be added to allow multiple users and change of password features even for such a minimalistic device. </w:t>
      </w:r>
    </w:p>
    <w:p w:rsidR="009B3D0B" w:rsidRDefault="00A53DF7" w:rsidP="007156ED">
      <w:pPr>
        <w:jc w:val="both"/>
      </w:pPr>
      <w:r>
        <w:tab/>
        <w:t xml:space="preserve">The gadget is constructed to provide feedback to the user, to help them understand the </w:t>
      </w:r>
      <w:r w:rsidR="0077658E">
        <w:t xml:space="preserve">full </w:t>
      </w:r>
      <w:r>
        <w:t xml:space="preserve">process </w:t>
      </w:r>
      <w:r w:rsidR="0077658E">
        <w:t>beginning</w:t>
      </w:r>
      <w:r>
        <w:t xml:space="preserve"> </w:t>
      </w:r>
      <w:r w:rsidR="0077658E">
        <w:t>with</w:t>
      </w:r>
      <w:r>
        <w:t xml:space="preserve"> the input they provide. </w:t>
      </w:r>
      <w:r w:rsidR="00BB082F">
        <w:t>The hardcoded default password for the system will be “4567”</w:t>
      </w:r>
      <w:r w:rsidR="0077658E">
        <w:t xml:space="preserve">, a subject of change by the developer at will. </w:t>
      </w:r>
      <w:r>
        <w:t>While a correct input is provided the system will provide feedback, through a liquid crystal display, confirming the correct pin number input.</w:t>
      </w:r>
      <w:r w:rsidR="0077658E">
        <w:t xml:space="preserve"> “Access Granted, Welcome” will be displayed and the servo motor will be rotated by 180 degrees. </w:t>
      </w:r>
      <w:r>
        <w:t>The system will also provide feedback about the locking process and the incorrect pin number input with the help of a buzzer added in the system which will sound when an incorrect combination is entered and will sound continuously while the input has been wrong three times in a row.</w:t>
      </w:r>
      <w:r w:rsidR="0077658E">
        <w:t xml:space="preserve"> If the pin number entered is incorrect, a “Code Incorrect, Go Away” will be displayed.</w:t>
      </w:r>
      <w:r>
        <w:t xml:space="preserve"> Led lights have been incorporated into the system to complete the feedback process and to produce a lightning-based warning procedure throughout the whole system process. </w:t>
      </w:r>
    </w:p>
    <w:p w:rsidR="00275F7A" w:rsidRDefault="00A53DF7" w:rsidP="007156ED">
      <w:pPr>
        <w:jc w:val="both"/>
      </w:pPr>
      <w:r>
        <w:tab/>
        <w:t>A mandatory “back door” has been implemented into the design to allow user system access in case the user has forgotten the password. It will allow the user to have instant access. As described above, the system is minimal, and the option is developed to be known only to the user and to the developer. One simple button click will override the system and allow access.</w:t>
      </w:r>
      <w:r w:rsidR="00FD10F1">
        <w:t xml:space="preserve"> For market implementation, the feature must be developed to allow access either via user details input (ex. Date of birth), which can be hardcoded into the code or by using a simple Bluetooth module to send an access request to the user's mobile phone. Through mobile technology, the user can gain access to the system. Further system coding, upgrades and implementations can be added to the system, such as password change, mobile connectivity, add a new user or delete user, upgrades that are a must for the product to be released on the market. </w:t>
      </w:r>
    </w:p>
    <w:p w:rsidR="004358AB" w:rsidRDefault="004358AB" w:rsidP="007156ED">
      <w:pPr>
        <w:jc w:val="both"/>
      </w:pPr>
    </w:p>
    <w:p w:rsidR="009B3D0B" w:rsidRDefault="00A53DF7" w:rsidP="009B3D0B">
      <w:pPr>
        <w:pStyle w:val="Heading1"/>
      </w:pPr>
      <w:bookmarkStart w:id="4" w:name="_Toc6532182"/>
      <w:r>
        <w:t>Development</w:t>
      </w:r>
      <w:bookmarkEnd w:id="4"/>
    </w:p>
    <w:p w:rsidR="00DA3EFA" w:rsidRDefault="00DA3EFA" w:rsidP="00DA3EFA"/>
    <w:p w:rsidR="00DA3EFA" w:rsidRPr="00DA3EFA" w:rsidRDefault="00A53DF7" w:rsidP="00DA3EFA">
      <w:pPr>
        <w:pStyle w:val="Heading2"/>
      </w:pPr>
      <w:bookmarkStart w:id="5" w:name="_Toc6532183"/>
      <w:r>
        <w:t>Project objectives</w:t>
      </w:r>
      <w:bookmarkEnd w:id="5"/>
    </w:p>
    <w:p w:rsidR="009B3D0B" w:rsidRDefault="009B3D0B" w:rsidP="009B3D0B"/>
    <w:p w:rsidR="009B3D0B" w:rsidRDefault="00A53DF7" w:rsidP="00DA3EFA">
      <w:pPr>
        <w:jc w:val="both"/>
      </w:pPr>
      <w:r>
        <w:tab/>
        <w:t>The beginning of the project mandates the development of a</w:t>
      </w:r>
      <w:r w:rsidR="000344F7">
        <w:t xml:space="preserve"> list of requirements based on the objectives of the system.</w:t>
      </w:r>
    </w:p>
    <w:p w:rsidR="000344F7" w:rsidRDefault="00A53DF7" w:rsidP="00DA3EFA">
      <w:pPr>
        <w:jc w:val="both"/>
      </w:pPr>
      <w:r>
        <w:tab/>
        <w:t>Requirements:</w:t>
      </w:r>
    </w:p>
    <w:p w:rsidR="000344F7" w:rsidRDefault="00A53DF7" w:rsidP="00DA3EFA">
      <w:pPr>
        <w:pStyle w:val="ListParagraph"/>
        <w:numPr>
          <w:ilvl w:val="0"/>
          <w:numId w:val="1"/>
        </w:numPr>
        <w:jc w:val="both"/>
      </w:pPr>
      <w:r>
        <w:t xml:space="preserve">the system must be intuitive and provide feedback on </w:t>
      </w:r>
      <w:r w:rsidR="00DA3EFA">
        <w:t xml:space="preserve">a </w:t>
      </w:r>
      <w:r>
        <w:t>liquid crystal display;</w:t>
      </w:r>
    </w:p>
    <w:p w:rsidR="000344F7" w:rsidRDefault="00A53DF7" w:rsidP="00DA3EFA">
      <w:pPr>
        <w:pStyle w:val="ListParagraph"/>
        <w:numPr>
          <w:ilvl w:val="0"/>
          <w:numId w:val="1"/>
        </w:numPr>
        <w:jc w:val="both"/>
      </w:pPr>
      <w:r>
        <w:t>pin password must be entered via keyboard;</w:t>
      </w:r>
    </w:p>
    <w:p w:rsidR="000344F7" w:rsidRDefault="00A53DF7" w:rsidP="00DA3EFA">
      <w:pPr>
        <w:pStyle w:val="ListParagraph"/>
        <w:numPr>
          <w:ilvl w:val="0"/>
          <w:numId w:val="1"/>
        </w:numPr>
        <w:jc w:val="both"/>
      </w:pPr>
      <w:r>
        <w:t>password must be displayed in a ‘*’ format for security reasons;</w:t>
      </w:r>
    </w:p>
    <w:p w:rsidR="000344F7" w:rsidRDefault="00A53DF7" w:rsidP="00DA3EFA">
      <w:pPr>
        <w:pStyle w:val="ListParagraph"/>
        <w:numPr>
          <w:ilvl w:val="0"/>
          <w:numId w:val="1"/>
        </w:numPr>
        <w:jc w:val="both"/>
      </w:pPr>
      <w:r>
        <w:t xml:space="preserve">the system must show the processing functionality (led lights must be present at password input and server motor </w:t>
      </w:r>
      <w:r w:rsidR="00DA3EFA">
        <w:t>functions</w:t>
      </w:r>
      <w:r>
        <w:t>);</w:t>
      </w:r>
    </w:p>
    <w:p w:rsidR="00DA3EFA" w:rsidRDefault="00A53DF7" w:rsidP="00DA3EFA">
      <w:pPr>
        <w:pStyle w:val="ListParagraph"/>
        <w:numPr>
          <w:ilvl w:val="0"/>
          <w:numId w:val="1"/>
        </w:numPr>
        <w:jc w:val="both"/>
      </w:pPr>
      <w:r>
        <w:t>for correct pin input the system must act upon a server motor mechanism (unlock);</w:t>
      </w:r>
    </w:p>
    <w:p w:rsidR="000344F7" w:rsidRDefault="00A53DF7" w:rsidP="00DA3EFA">
      <w:pPr>
        <w:pStyle w:val="ListParagraph"/>
        <w:numPr>
          <w:ilvl w:val="0"/>
          <w:numId w:val="1"/>
        </w:numPr>
        <w:jc w:val="both"/>
      </w:pPr>
      <w:r>
        <w:lastRenderedPageBreak/>
        <w:t>once the unlocking system process has been completed it must be followed by a locking system process;</w:t>
      </w:r>
    </w:p>
    <w:p w:rsidR="00DA3EFA" w:rsidRDefault="00A53DF7" w:rsidP="00DA3EFA">
      <w:pPr>
        <w:pStyle w:val="ListParagraph"/>
        <w:numPr>
          <w:ilvl w:val="0"/>
          <w:numId w:val="1"/>
        </w:numPr>
        <w:jc w:val="both"/>
      </w:pPr>
      <w:r>
        <w:t>the system must provide an alarm warning for correct, incorrect pin input, server motor functions and warnings;</w:t>
      </w:r>
    </w:p>
    <w:p w:rsidR="00DA3EFA" w:rsidRDefault="00DA3EFA" w:rsidP="00DA3EFA">
      <w:pPr>
        <w:jc w:val="both"/>
      </w:pPr>
    </w:p>
    <w:p w:rsidR="00DA3EFA" w:rsidRDefault="00A53DF7" w:rsidP="00DA3EFA">
      <w:pPr>
        <w:pStyle w:val="Heading2"/>
      </w:pPr>
      <w:bookmarkStart w:id="6" w:name="_Toc6532184"/>
      <w:r>
        <w:t>Project Design Diagram</w:t>
      </w:r>
      <w:bookmarkEnd w:id="6"/>
    </w:p>
    <w:p w:rsidR="00DA3EFA" w:rsidRDefault="00DA3EFA" w:rsidP="00DA3EFA"/>
    <w:p w:rsidR="00DA3EFA" w:rsidRDefault="00A53DF7" w:rsidP="005F48BB">
      <w:pPr>
        <w:jc w:val="both"/>
      </w:pPr>
      <w:r>
        <w:t xml:space="preserve"> The diagram of the project has been created in specialised software, Fritzing, an open source development designed to create electronics design environments giving the users the possibility of learning, design and share their electronic models.   </w:t>
      </w:r>
    </w:p>
    <w:p w:rsidR="005F48BB" w:rsidRDefault="00A53DF7" w:rsidP="005F48BB">
      <w:pPr>
        <w:jc w:val="both"/>
      </w:pPr>
      <w:r>
        <w:tab/>
      </w:r>
      <w:r w:rsidR="00EF0C97">
        <w:t>Project Diagram:</w:t>
      </w:r>
    </w:p>
    <w:p w:rsidR="00EF0C97" w:rsidRDefault="00A53DF7" w:rsidP="005F48BB">
      <w:pPr>
        <w:jc w:val="both"/>
      </w:pPr>
      <w:r>
        <w:rPr>
          <w:noProof/>
        </w:rPr>
        <w:drawing>
          <wp:inline distT="0" distB="0" distL="0" distR="0">
            <wp:extent cx="5731510" cy="502602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2159" name=""/>
                    <pic:cNvPicPr/>
                  </pic:nvPicPr>
                  <pic:blipFill>
                    <a:blip r:embed="rId9"/>
                    <a:stretch>
                      <a:fillRect/>
                    </a:stretch>
                  </pic:blipFill>
                  <pic:spPr>
                    <a:xfrm>
                      <a:off x="0" y="0"/>
                      <a:ext cx="5731510" cy="5026025"/>
                    </a:xfrm>
                    <a:prstGeom prst="rect">
                      <a:avLst/>
                    </a:prstGeom>
                  </pic:spPr>
                </pic:pic>
              </a:graphicData>
            </a:graphic>
          </wp:inline>
        </w:drawing>
      </w:r>
    </w:p>
    <w:p w:rsidR="00EF0C97" w:rsidRDefault="00A53DF7" w:rsidP="00EF0C97">
      <w:pPr>
        <w:pStyle w:val="Caption"/>
      </w:pPr>
      <w:bookmarkStart w:id="7" w:name="_Toc6530315"/>
      <w:r>
        <w:t xml:space="preserve">Figure </w:t>
      </w:r>
      <w:r w:rsidR="00814247">
        <w:fldChar w:fldCharType="begin"/>
      </w:r>
      <w:r>
        <w:instrText xml:space="preserve"> SEQ Figure \* ARABIC </w:instrText>
      </w:r>
      <w:r w:rsidR="00814247">
        <w:fldChar w:fldCharType="separate"/>
      </w:r>
      <w:r w:rsidR="007E2E6F">
        <w:rPr>
          <w:noProof/>
        </w:rPr>
        <w:t>1</w:t>
      </w:r>
      <w:r w:rsidR="00814247">
        <w:rPr>
          <w:noProof/>
        </w:rPr>
        <w:fldChar w:fldCharType="end"/>
      </w:r>
      <w:r>
        <w:t>- Fritzing Diagram</w:t>
      </w:r>
      <w:bookmarkEnd w:id="7"/>
    </w:p>
    <w:p w:rsidR="00EF0C97" w:rsidRDefault="00A53DF7" w:rsidP="00EF0C97">
      <w:pPr>
        <w:jc w:val="both"/>
      </w:pPr>
      <w:r>
        <w:t xml:space="preserve"> Along with the project diagram a schematic has been developed to view the total of nodes connected and the defined route of each of the nodes. The diagram offers a deeper insight into the components involved in the design </w:t>
      </w:r>
      <w:r w:rsidR="00E80264">
        <w:t>along with every existing connection established between parts</w:t>
      </w:r>
      <w:r>
        <w:t>.</w:t>
      </w:r>
    </w:p>
    <w:p w:rsidR="00E80264" w:rsidRDefault="00A53DF7" w:rsidP="00E80264">
      <w:pPr>
        <w:keepNext/>
        <w:jc w:val="both"/>
      </w:pPr>
      <w:r>
        <w:rPr>
          <w:noProof/>
        </w:rPr>
        <w:lastRenderedPageBreak/>
        <w:drawing>
          <wp:inline distT="0" distB="0" distL="0" distR="0">
            <wp:extent cx="5731510" cy="356108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43995" name=""/>
                    <pic:cNvPicPr/>
                  </pic:nvPicPr>
                  <pic:blipFill>
                    <a:blip r:embed="rId10"/>
                    <a:stretch>
                      <a:fillRect/>
                    </a:stretch>
                  </pic:blipFill>
                  <pic:spPr>
                    <a:xfrm>
                      <a:off x="0" y="0"/>
                      <a:ext cx="5731510" cy="3561080"/>
                    </a:xfrm>
                    <a:prstGeom prst="rect">
                      <a:avLst/>
                    </a:prstGeom>
                  </pic:spPr>
                </pic:pic>
              </a:graphicData>
            </a:graphic>
          </wp:inline>
        </w:drawing>
      </w:r>
    </w:p>
    <w:p w:rsidR="00EF0C97" w:rsidRDefault="00A53DF7" w:rsidP="00E80264">
      <w:pPr>
        <w:pStyle w:val="Caption"/>
        <w:jc w:val="both"/>
      </w:pPr>
      <w:bookmarkStart w:id="8" w:name="_Toc6530316"/>
      <w:r>
        <w:t xml:space="preserve">Figure </w:t>
      </w:r>
      <w:r w:rsidR="00814247">
        <w:fldChar w:fldCharType="begin"/>
      </w:r>
      <w:r>
        <w:instrText xml:space="preserve"> SEQ Figure \* ARABIC </w:instrText>
      </w:r>
      <w:r w:rsidR="00814247">
        <w:fldChar w:fldCharType="separate"/>
      </w:r>
      <w:r w:rsidR="007E2E6F">
        <w:rPr>
          <w:noProof/>
        </w:rPr>
        <w:t>2</w:t>
      </w:r>
      <w:r w:rsidR="00814247">
        <w:rPr>
          <w:noProof/>
        </w:rPr>
        <w:fldChar w:fldCharType="end"/>
      </w:r>
      <w:r>
        <w:t xml:space="preserve"> - Fritzing Schematics</w:t>
      </w:r>
      <w:bookmarkEnd w:id="8"/>
    </w:p>
    <w:p w:rsidR="00DA3EFA" w:rsidRDefault="00DA3EFA" w:rsidP="00DA3EFA"/>
    <w:p w:rsidR="00DA3EFA" w:rsidRDefault="00A53DF7" w:rsidP="00DA3EFA">
      <w:pPr>
        <w:pStyle w:val="Heading2"/>
      </w:pPr>
      <w:bookmarkStart w:id="9" w:name="_Toc6532185"/>
      <w:r>
        <w:t>Process Flow Diagram</w:t>
      </w:r>
      <w:bookmarkEnd w:id="9"/>
    </w:p>
    <w:p w:rsidR="008311F8" w:rsidRDefault="008311F8" w:rsidP="008311F8"/>
    <w:p w:rsidR="004358AB" w:rsidRDefault="00A53DF7" w:rsidP="008311F8">
      <w:r>
        <w:tab/>
        <w:t>Below is the process flow diagram as seen by the developers.</w:t>
      </w:r>
    </w:p>
    <w:p w:rsidR="008311F8" w:rsidRDefault="00A53DF7" w:rsidP="00AE5E8B">
      <w:pPr>
        <w:jc w:val="center"/>
      </w:pPr>
      <w:r>
        <w:rPr>
          <w:noProof/>
        </w:rPr>
        <w:drawing>
          <wp:inline distT="0" distB="0" distL="0" distR="0">
            <wp:extent cx="5722620" cy="33070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821837"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22620" cy="3307080"/>
                    </a:xfrm>
                    <a:prstGeom prst="rect">
                      <a:avLst/>
                    </a:prstGeom>
                    <a:noFill/>
                    <a:ln>
                      <a:noFill/>
                    </a:ln>
                  </pic:spPr>
                </pic:pic>
              </a:graphicData>
            </a:graphic>
          </wp:inline>
        </w:drawing>
      </w:r>
    </w:p>
    <w:p w:rsidR="00DA3EFA" w:rsidRDefault="00A53DF7" w:rsidP="0008483E">
      <w:pPr>
        <w:pStyle w:val="Caption"/>
      </w:pPr>
      <w:bookmarkStart w:id="10" w:name="_Toc6530317"/>
      <w:r>
        <w:t xml:space="preserve">Figure </w:t>
      </w:r>
      <w:r w:rsidR="00814247">
        <w:fldChar w:fldCharType="begin"/>
      </w:r>
      <w:r>
        <w:instrText xml:space="preserve"> SEQ Figure \* ARABIC </w:instrText>
      </w:r>
      <w:r w:rsidR="00814247">
        <w:fldChar w:fldCharType="separate"/>
      </w:r>
      <w:r w:rsidR="007E2E6F">
        <w:rPr>
          <w:noProof/>
        </w:rPr>
        <w:t>3</w:t>
      </w:r>
      <w:r w:rsidR="00814247">
        <w:rPr>
          <w:noProof/>
        </w:rPr>
        <w:fldChar w:fldCharType="end"/>
      </w:r>
      <w:r>
        <w:t xml:space="preserve"> - Process Flow Diagram</w:t>
      </w:r>
      <w:bookmarkEnd w:id="10"/>
    </w:p>
    <w:p w:rsidR="007378E1" w:rsidRDefault="00A53DF7" w:rsidP="007378E1">
      <w:r>
        <w:lastRenderedPageBreak/>
        <w:tab/>
        <w:t>The project flow diagram with a “back gate” is presented below.</w:t>
      </w:r>
    </w:p>
    <w:p w:rsidR="00814247" w:rsidRDefault="00A53DF7" w:rsidP="00814247">
      <w:pPr>
        <w:keepNext/>
        <w:jc w:val="center"/>
      </w:pPr>
      <w:r>
        <w:rPr>
          <w:noProof/>
        </w:rPr>
        <w:drawing>
          <wp:inline distT="0" distB="0" distL="0" distR="0">
            <wp:extent cx="5746115" cy="4210851"/>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41475"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84766" cy="4239175"/>
                    </a:xfrm>
                    <a:prstGeom prst="rect">
                      <a:avLst/>
                    </a:prstGeom>
                    <a:noFill/>
                    <a:ln>
                      <a:noFill/>
                    </a:ln>
                  </pic:spPr>
                </pic:pic>
              </a:graphicData>
            </a:graphic>
          </wp:inline>
        </w:drawing>
      </w:r>
    </w:p>
    <w:p w:rsidR="00377177" w:rsidRPr="007378E1" w:rsidRDefault="00A53DF7" w:rsidP="00814247">
      <w:pPr>
        <w:pStyle w:val="Caption"/>
      </w:pPr>
      <w:bookmarkStart w:id="11" w:name="_Toc6530318"/>
      <w:r>
        <w:t xml:space="preserve">Figure </w:t>
      </w:r>
      <w:fldSimple w:instr=" SEQ Figure \* ARABIC ">
        <w:r w:rsidR="007E2E6F">
          <w:rPr>
            <w:noProof/>
          </w:rPr>
          <w:t>4</w:t>
        </w:r>
      </w:fldSimple>
      <w:r>
        <w:t xml:space="preserve"> - "Back Gate" Process Flow Diagram</w:t>
      </w:r>
      <w:bookmarkEnd w:id="11"/>
    </w:p>
    <w:p w:rsidR="00DA3EFA" w:rsidRDefault="00A53DF7" w:rsidP="00DA3EFA">
      <w:pPr>
        <w:pStyle w:val="Heading2"/>
      </w:pPr>
      <w:bookmarkStart w:id="12" w:name="_Toc6532186"/>
      <w:r>
        <w:t>Hardware Required</w:t>
      </w:r>
      <w:bookmarkEnd w:id="12"/>
    </w:p>
    <w:p w:rsidR="00DA3EFA" w:rsidRDefault="00DA3EFA" w:rsidP="00DA3EFA"/>
    <w:p w:rsidR="00DA3EFA" w:rsidRDefault="00A53DF7" w:rsidP="00DA3EFA">
      <w:r>
        <w:tab/>
      </w:r>
      <w:r w:rsidR="00BB082F">
        <w:t>List of the required project hardware:</w:t>
      </w:r>
    </w:p>
    <w:p w:rsidR="00BB082F" w:rsidRDefault="00A53DF7" w:rsidP="00BB082F">
      <w:pPr>
        <w:pStyle w:val="ListParagraph"/>
        <w:numPr>
          <w:ilvl w:val="0"/>
          <w:numId w:val="1"/>
        </w:numPr>
      </w:pPr>
      <w:r>
        <w:t>Arduino UNO;</w:t>
      </w:r>
    </w:p>
    <w:p w:rsidR="00BB082F" w:rsidRDefault="00A53DF7" w:rsidP="00BB082F">
      <w:pPr>
        <w:pStyle w:val="ListParagraph"/>
        <w:numPr>
          <w:ilvl w:val="0"/>
          <w:numId w:val="1"/>
        </w:numPr>
      </w:pPr>
      <w:r>
        <w:t>4X4 Keypad;</w:t>
      </w:r>
    </w:p>
    <w:p w:rsidR="00BB082F" w:rsidRDefault="00A53DF7" w:rsidP="00BB082F">
      <w:pPr>
        <w:pStyle w:val="ListParagraph"/>
        <w:numPr>
          <w:ilvl w:val="0"/>
          <w:numId w:val="1"/>
        </w:numPr>
      </w:pPr>
      <w:r>
        <w:t>Liquid Crystal Display;</w:t>
      </w:r>
    </w:p>
    <w:p w:rsidR="00BB082F" w:rsidRDefault="00A53DF7" w:rsidP="00BB082F">
      <w:pPr>
        <w:pStyle w:val="ListParagraph"/>
        <w:numPr>
          <w:ilvl w:val="0"/>
          <w:numId w:val="1"/>
        </w:numPr>
      </w:pPr>
      <w:r>
        <w:t>Buzzer;</w:t>
      </w:r>
    </w:p>
    <w:p w:rsidR="00BB082F" w:rsidRDefault="00A53DF7" w:rsidP="00BB082F">
      <w:pPr>
        <w:pStyle w:val="ListParagraph"/>
        <w:numPr>
          <w:ilvl w:val="0"/>
          <w:numId w:val="1"/>
        </w:numPr>
      </w:pPr>
      <w:r>
        <w:t>Servo Motor SG90;</w:t>
      </w:r>
    </w:p>
    <w:p w:rsidR="00BB082F" w:rsidRDefault="00A53DF7" w:rsidP="00BB082F">
      <w:pPr>
        <w:pStyle w:val="ListParagraph"/>
        <w:numPr>
          <w:ilvl w:val="0"/>
          <w:numId w:val="1"/>
        </w:numPr>
      </w:pPr>
      <w:r>
        <w:t>Breadboard;</w:t>
      </w:r>
    </w:p>
    <w:p w:rsidR="00BB082F" w:rsidRDefault="00A53DF7" w:rsidP="00BB082F">
      <w:pPr>
        <w:pStyle w:val="ListParagraph"/>
        <w:numPr>
          <w:ilvl w:val="0"/>
          <w:numId w:val="1"/>
        </w:numPr>
      </w:pPr>
      <w:r>
        <w:t>Wire connections;</w:t>
      </w:r>
    </w:p>
    <w:p w:rsidR="00BB082F" w:rsidRDefault="00A53DF7" w:rsidP="00BB082F">
      <w:pPr>
        <w:pStyle w:val="ListParagraph"/>
        <w:numPr>
          <w:ilvl w:val="0"/>
          <w:numId w:val="1"/>
        </w:numPr>
      </w:pPr>
      <w:r>
        <w:t>2 X LED;</w:t>
      </w:r>
    </w:p>
    <w:p w:rsidR="00BB082F" w:rsidRDefault="00A53DF7" w:rsidP="00BB082F">
      <w:pPr>
        <w:pStyle w:val="ListParagraph"/>
        <w:numPr>
          <w:ilvl w:val="0"/>
          <w:numId w:val="1"/>
        </w:numPr>
      </w:pPr>
      <w:r>
        <w:t>9V battery for final implementation.</w:t>
      </w:r>
    </w:p>
    <w:p w:rsidR="00DA3EFA" w:rsidRDefault="00A53DF7" w:rsidP="00B30CD4">
      <w:pPr>
        <w:jc w:val="both"/>
      </w:pPr>
      <w:r>
        <w:t xml:space="preserve"> The project is simple. Arduino controls the process from taking the pin code input, comparing it with the hardcoded pin number, rotating the servo motor, displaying system status on the liquid crystal display and driving the buzzer. A keypad is used for input, buzzer and LED for warnings and indicators and servo motor to act on the mechanism. </w:t>
      </w:r>
    </w:p>
    <w:p w:rsidR="00B30CD4" w:rsidRDefault="00B30CD4" w:rsidP="00B30CD4">
      <w:pPr>
        <w:jc w:val="both"/>
      </w:pPr>
    </w:p>
    <w:p w:rsidR="0077658E" w:rsidRDefault="00A53DF7" w:rsidP="0077658E">
      <w:pPr>
        <w:pStyle w:val="Heading2"/>
      </w:pPr>
      <w:bookmarkStart w:id="13" w:name="_Toc6532187"/>
      <w:r>
        <w:lastRenderedPageBreak/>
        <w:t>Solution</w:t>
      </w:r>
      <w:bookmarkEnd w:id="13"/>
    </w:p>
    <w:p w:rsidR="00E80264" w:rsidRDefault="00E80264" w:rsidP="00E80264"/>
    <w:p w:rsidR="00E80264" w:rsidRPr="00E80264" w:rsidRDefault="00A53DF7" w:rsidP="008311F8">
      <w:pPr>
        <w:jc w:val="both"/>
      </w:pPr>
      <w:r>
        <w:tab/>
        <w:t xml:space="preserve">The final system solution designed with the project diagram is presented below. At the moment the power supply is provided through a cable connection to the computer, but the system is designed to stand alone, powered by a </w:t>
      </w:r>
      <w:r w:rsidR="004358AB">
        <w:t>9</w:t>
      </w:r>
      <w:r>
        <w:t xml:space="preserve">V battery as a power supply. </w:t>
      </w:r>
    </w:p>
    <w:p w:rsidR="00E80264" w:rsidRDefault="00A53DF7" w:rsidP="00E80264">
      <w:pPr>
        <w:keepNext/>
        <w:jc w:val="center"/>
      </w:pPr>
      <w:r>
        <w:rPr>
          <w:noProof/>
        </w:rPr>
        <w:drawing>
          <wp:inline distT="0" distB="0" distL="0" distR="0">
            <wp:extent cx="5731129" cy="3529263"/>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870336" name=""/>
                    <pic:cNvPicPr/>
                  </pic:nvPicPr>
                  <pic:blipFill>
                    <a:blip r:embed="rId13"/>
                    <a:stretch>
                      <a:fillRect/>
                    </a:stretch>
                  </pic:blipFill>
                  <pic:spPr>
                    <a:xfrm>
                      <a:off x="0" y="0"/>
                      <a:ext cx="5737666" cy="3533289"/>
                    </a:xfrm>
                    <a:prstGeom prst="rect">
                      <a:avLst/>
                    </a:prstGeom>
                  </pic:spPr>
                </pic:pic>
              </a:graphicData>
            </a:graphic>
          </wp:inline>
        </w:drawing>
      </w:r>
    </w:p>
    <w:p w:rsidR="004358AB" w:rsidRDefault="00A53DF7" w:rsidP="005F5F90">
      <w:pPr>
        <w:pStyle w:val="Caption"/>
      </w:pPr>
      <w:bookmarkStart w:id="14" w:name="_Toc6530319"/>
      <w:r>
        <w:t xml:space="preserve">Figure </w:t>
      </w:r>
      <w:r w:rsidR="00814247">
        <w:fldChar w:fldCharType="begin"/>
      </w:r>
      <w:r>
        <w:instrText xml:space="preserve"> SEQ Figure \* ARABIC </w:instrText>
      </w:r>
      <w:r w:rsidR="00814247">
        <w:fldChar w:fldCharType="separate"/>
      </w:r>
      <w:r w:rsidR="007E2E6F">
        <w:rPr>
          <w:noProof/>
        </w:rPr>
        <w:t>5</w:t>
      </w:r>
      <w:r w:rsidR="00814247">
        <w:rPr>
          <w:noProof/>
        </w:rPr>
        <w:fldChar w:fldCharType="end"/>
      </w:r>
      <w:r>
        <w:t xml:space="preserve"> - Project Diagram Implementation</w:t>
      </w:r>
      <w:bookmarkEnd w:id="14"/>
    </w:p>
    <w:p w:rsidR="004358AB" w:rsidRDefault="00A53DF7" w:rsidP="004358AB">
      <w:pPr>
        <w:pStyle w:val="Heading2"/>
      </w:pPr>
      <w:bookmarkStart w:id="15" w:name="_Toc6532188"/>
      <w:r>
        <w:t>Significant Code Snippets</w:t>
      </w:r>
      <w:bookmarkEnd w:id="15"/>
    </w:p>
    <w:p w:rsidR="004358AB" w:rsidRDefault="004358AB" w:rsidP="004358AB"/>
    <w:p w:rsidR="004358AB" w:rsidRDefault="00A53DF7" w:rsidP="0030764D">
      <w:pPr>
        <w:jc w:val="both"/>
      </w:pPr>
      <w:r>
        <w:tab/>
        <w:t>The complete coursework project will be submitted via blackboard together with the developed code from which some examples have been extracted and presented below.</w:t>
      </w:r>
    </w:p>
    <w:p w:rsidR="004358AB" w:rsidRDefault="00A53DF7" w:rsidP="0030764D">
      <w:pPr>
        <w:jc w:val="both"/>
      </w:pPr>
      <w:r>
        <w:t xml:space="preserve"> This method, in case of correct pin input, will determine the position of the servo motor and will determine a rotation from 0 to 180 degrees to act as an unlock mechanism. Once the unlock process is completed it will access a counter method that keeps the servo motor in position for a time period of 5 seconds before returning to the initial locking position. This is the end result of the complete process. </w:t>
      </w:r>
    </w:p>
    <w:p w:rsidR="004358AB" w:rsidRPr="004358AB" w:rsidRDefault="00A53DF7" w:rsidP="004358AB">
      <w:pPr>
        <w:rPr>
          <w:i/>
        </w:rPr>
      </w:pPr>
      <w:r>
        <w:rPr>
          <w:i/>
        </w:rPr>
        <w:t>“</w:t>
      </w:r>
      <w:r w:rsidRPr="004358AB">
        <w:rPr>
          <w:i/>
        </w:rPr>
        <w:t>void unlockdoor()</w:t>
      </w:r>
    </w:p>
    <w:p w:rsidR="004358AB" w:rsidRPr="004358AB" w:rsidRDefault="00A53DF7" w:rsidP="004358AB">
      <w:pPr>
        <w:rPr>
          <w:i/>
        </w:rPr>
      </w:pPr>
      <w:r w:rsidRPr="004358AB">
        <w:rPr>
          <w:i/>
        </w:rPr>
        <w:t>{</w:t>
      </w:r>
    </w:p>
    <w:p w:rsidR="004358AB" w:rsidRPr="004358AB" w:rsidRDefault="00A53DF7" w:rsidP="004358AB">
      <w:pPr>
        <w:rPr>
          <w:i/>
        </w:rPr>
      </w:pPr>
      <w:r w:rsidRPr="004358AB">
        <w:rPr>
          <w:i/>
        </w:rPr>
        <w:t>delay(900);</w:t>
      </w:r>
    </w:p>
    <w:p w:rsidR="004358AB" w:rsidRPr="004358AB" w:rsidRDefault="00A53DF7" w:rsidP="004358AB">
      <w:pPr>
        <w:rPr>
          <w:i/>
        </w:rPr>
      </w:pPr>
      <w:r w:rsidRPr="004358AB">
        <w:rPr>
          <w:i/>
        </w:rPr>
        <w:t>lcd.setCursor(0,0);</w:t>
      </w:r>
    </w:p>
    <w:p w:rsidR="004358AB" w:rsidRPr="004358AB" w:rsidRDefault="00A53DF7" w:rsidP="004358AB">
      <w:pPr>
        <w:rPr>
          <w:i/>
        </w:rPr>
      </w:pPr>
      <w:r w:rsidRPr="004358AB">
        <w:rPr>
          <w:i/>
        </w:rPr>
        <w:t>lcd.println(" ");</w:t>
      </w:r>
    </w:p>
    <w:p w:rsidR="004358AB" w:rsidRPr="004358AB" w:rsidRDefault="00A53DF7" w:rsidP="004358AB">
      <w:pPr>
        <w:rPr>
          <w:i/>
        </w:rPr>
      </w:pPr>
      <w:r w:rsidRPr="004358AB">
        <w:rPr>
          <w:i/>
        </w:rPr>
        <w:t>lcd.setCursor(1,0);</w:t>
      </w:r>
    </w:p>
    <w:p w:rsidR="004358AB" w:rsidRPr="004358AB" w:rsidRDefault="00A53DF7" w:rsidP="004358AB">
      <w:pPr>
        <w:rPr>
          <w:i/>
        </w:rPr>
      </w:pPr>
      <w:r w:rsidRPr="004358AB">
        <w:rPr>
          <w:i/>
        </w:rPr>
        <w:lastRenderedPageBreak/>
        <w:t>lcd.print("Access Granted");</w:t>
      </w:r>
    </w:p>
    <w:p w:rsidR="004358AB" w:rsidRPr="004358AB" w:rsidRDefault="00A53DF7" w:rsidP="004358AB">
      <w:pPr>
        <w:rPr>
          <w:i/>
        </w:rPr>
      </w:pPr>
      <w:r w:rsidRPr="004358AB">
        <w:rPr>
          <w:i/>
        </w:rPr>
        <w:t>lcd.setCursor(4,1);</w:t>
      </w:r>
    </w:p>
    <w:p w:rsidR="004358AB" w:rsidRPr="004358AB" w:rsidRDefault="00A53DF7" w:rsidP="004358AB">
      <w:pPr>
        <w:rPr>
          <w:i/>
        </w:rPr>
      </w:pPr>
      <w:r w:rsidRPr="004358AB">
        <w:rPr>
          <w:i/>
        </w:rPr>
        <w:t>lcd.println("WELCOME!!");</w:t>
      </w:r>
    </w:p>
    <w:p w:rsidR="004358AB" w:rsidRPr="004358AB" w:rsidRDefault="000D2D03" w:rsidP="004358AB">
      <w:pPr>
        <w:rPr>
          <w:i/>
        </w:rPr>
      </w:pPr>
      <w:r>
        <w:rPr>
          <w:i/>
        </w:rPr>
        <w:t>//////</w:t>
      </w:r>
    </w:p>
    <w:p w:rsidR="004358AB" w:rsidRPr="004358AB" w:rsidRDefault="00A53DF7" w:rsidP="004358AB">
      <w:pPr>
        <w:rPr>
          <w:i/>
        </w:rPr>
      </w:pPr>
      <w:proofErr w:type="gramStart"/>
      <w:r w:rsidRPr="004358AB">
        <w:rPr>
          <w:i/>
        </w:rPr>
        <w:t>for(</w:t>
      </w:r>
      <w:proofErr w:type="gramEnd"/>
      <w:r w:rsidRPr="004358AB">
        <w:rPr>
          <w:i/>
        </w:rPr>
        <w:t>pos = 180; pos&gt;=0; pos-=5) // goes from 180 degrees to 0 degrees</w:t>
      </w:r>
    </w:p>
    <w:p w:rsidR="004358AB" w:rsidRPr="004358AB" w:rsidRDefault="00A53DF7" w:rsidP="004358AB">
      <w:pPr>
        <w:rPr>
          <w:i/>
        </w:rPr>
      </w:pPr>
      <w:r w:rsidRPr="004358AB">
        <w:rPr>
          <w:i/>
        </w:rPr>
        <w:t>{</w:t>
      </w:r>
    </w:p>
    <w:p w:rsidR="004358AB" w:rsidRPr="004358AB" w:rsidRDefault="00A53DF7" w:rsidP="004358AB">
      <w:pPr>
        <w:rPr>
          <w:i/>
        </w:rPr>
      </w:pPr>
      <w:r w:rsidRPr="004358AB">
        <w:rPr>
          <w:i/>
        </w:rPr>
        <w:t>myservo.write(pos); // tell servo to go to position in variable 'pos'</w:t>
      </w:r>
    </w:p>
    <w:p w:rsidR="004358AB" w:rsidRPr="004358AB" w:rsidRDefault="00A53DF7" w:rsidP="004358AB">
      <w:pPr>
        <w:rPr>
          <w:i/>
        </w:rPr>
      </w:pPr>
      <w:r w:rsidRPr="004358AB">
        <w:rPr>
          <w:i/>
        </w:rPr>
        <w:t>delay(5); // waits 15ms for the servo to reach the position</w:t>
      </w:r>
    </w:p>
    <w:p w:rsidR="004358AB" w:rsidRPr="004358AB" w:rsidRDefault="00A53DF7" w:rsidP="004358AB">
      <w:pPr>
        <w:rPr>
          <w:i/>
        </w:rPr>
      </w:pPr>
      <w:r w:rsidRPr="004358AB">
        <w:rPr>
          <w:i/>
        </w:rPr>
        <w:t>}</w:t>
      </w:r>
    </w:p>
    <w:p w:rsidR="004358AB" w:rsidRPr="004358AB" w:rsidRDefault="000D2D03" w:rsidP="004358AB">
      <w:pPr>
        <w:rPr>
          <w:i/>
        </w:rPr>
      </w:pPr>
      <w:r>
        <w:rPr>
          <w:i/>
        </w:rPr>
        <w:t>//////</w:t>
      </w:r>
    </w:p>
    <w:p w:rsidR="004358AB" w:rsidRPr="004358AB" w:rsidRDefault="00A53DF7" w:rsidP="004358AB">
      <w:pPr>
        <w:rPr>
          <w:i/>
        </w:rPr>
      </w:pPr>
      <w:proofErr w:type="gramStart"/>
      <w:r w:rsidRPr="004358AB">
        <w:rPr>
          <w:i/>
        </w:rPr>
        <w:t>for(</w:t>
      </w:r>
      <w:proofErr w:type="gramEnd"/>
      <w:r w:rsidRPr="004358AB">
        <w:rPr>
          <w:i/>
        </w:rPr>
        <w:t>pos = 0; pos &lt;= 180; pos +=5) // goes from 0 degrees to 180 degrees</w:t>
      </w:r>
    </w:p>
    <w:p w:rsidR="004358AB" w:rsidRPr="004358AB" w:rsidRDefault="00A53DF7" w:rsidP="004358AB">
      <w:pPr>
        <w:rPr>
          <w:i/>
        </w:rPr>
      </w:pPr>
      <w:r w:rsidRPr="004358AB">
        <w:rPr>
          <w:i/>
        </w:rPr>
        <w:t>{ // in steps of 1 degree</w:t>
      </w:r>
    </w:p>
    <w:p w:rsidR="004358AB" w:rsidRPr="004358AB" w:rsidRDefault="00A53DF7" w:rsidP="004358AB">
      <w:pPr>
        <w:rPr>
          <w:i/>
        </w:rPr>
      </w:pPr>
      <w:r w:rsidRPr="004358AB">
        <w:rPr>
          <w:i/>
        </w:rPr>
        <w:t>myservo.write(pos); // tell servo to go to position in variable 'pos'</w:t>
      </w:r>
    </w:p>
    <w:p w:rsidR="004358AB" w:rsidRPr="004358AB" w:rsidRDefault="000D2D03" w:rsidP="004358AB">
      <w:pPr>
        <w:rPr>
          <w:i/>
        </w:rPr>
      </w:pPr>
      <w:r>
        <w:rPr>
          <w:i/>
        </w:rPr>
        <w:t>//////</w:t>
      </w:r>
    </w:p>
    <w:p w:rsidR="004358AB" w:rsidRPr="004358AB" w:rsidRDefault="00A53DF7" w:rsidP="004358AB">
      <w:pPr>
        <w:rPr>
          <w:i/>
        </w:rPr>
      </w:pPr>
      <w:r w:rsidRPr="004358AB">
        <w:rPr>
          <w:i/>
        </w:rPr>
        <w:t>}</w:t>
      </w:r>
    </w:p>
    <w:p w:rsidR="004358AB" w:rsidRPr="004358AB" w:rsidRDefault="00A53DF7" w:rsidP="004358AB">
      <w:pPr>
        <w:rPr>
          <w:i/>
        </w:rPr>
      </w:pPr>
      <w:r w:rsidRPr="004358AB">
        <w:rPr>
          <w:i/>
        </w:rPr>
        <w:t>}</w:t>
      </w:r>
      <w:r>
        <w:rPr>
          <w:i/>
        </w:rPr>
        <w:t>”</w:t>
      </w:r>
    </w:p>
    <w:p w:rsidR="004358AB" w:rsidRDefault="004358AB" w:rsidP="004358AB"/>
    <w:p w:rsidR="0030764D" w:rsidRDefault="00A53DF7" w:rsidP="0030764D">
      <w:r>
        <w:tab/>
        <w:t>The following method is designed to check the pin number input by the user and check it with the existing pin number hardcoded in the software. If the input is not equal to the hardcoded pin the system will display a</w:t>
      </w:r>
      <w:r w:rsidR="008C7929">
        <w:t xml:space="preserve"> warning message returning the user to the start of the process. If the pin number has been entered incorrect three times in a row the buzzer will sound for a period of 3 second along with LED light warnings after which the process will reset to the initial state.</w:t>
      </w:r>
    </w:p>
    <w:p w:rsidR="0030764D" w:rsidRDefault="00A53DF7" w:rsidP="0030764D">
      <w:r>
        <w:t>void incorrect()</w:t>
      </w:r>
    </w:p>
    <w:p w:rsidR="0030764D" w:rsidRDefault="00A53DF7" w:rsidP="0030764D">
      <w:r>
        <w:t>{</w:t>
      </w:r>
    </w:p>
    <w:p w:rsidR="0030764D" w:rsidRDefault="000D2D03" w:rsidP="0030764D">
      <w:r>
        <w:t>//////</w:t>
      </w:r>
    </w:p>
    <w:p w:rsidR="0030764D" w:rsidRDefault="00A53DF7" w:rsidP="0030764D">
      <w:r>
        <w:t>lcd.print("CODE");</w:t>
      </w:r>
    </w:p>
    <w:p w:rsidR="0030764D" w:rsidRDefault="00A53DF7" w:rsidP="0030764D">
      <w:r>
        <w:t>lcd.setCursor(6,0);</w:t>
      </w:r>
    </w:p>
    <w:p w:rsidR="0030764D" w:rsidRDefault="00A53DF7" w:rsidP="0030764D">
      <w:r>
        <w:t>lcd.print("INCORRECT");</w:t>
      </w:r>
    </w:p>
    <w:p w:rsidR="0030764D" w:rsidRDefault="00A53DF7" w:rsidP="0030764D">
      <w:r>
        <w:t>lcd.setCursor(15,1);</w:t>
      </w:r>
    </w:p>
    <w:p w:rsidR="0030764D" w:rsidRDefault="00A53DF7" w:rsidP="0030764D">
      <w:r>
        <w:t>lcd.println(" ");</w:t>
      </w:r>
    </w:p>
    <w:p w:rsidR="0030764D" w:rsidRDefault="00A53DF7" w:rsidP="0030764D">
      <w:r>
        <w:t>lcd.setCursor(4,1);</w:t>
      </w:r>
    </w:p>
    <w:p w:rsidR="0030764D" w:rsidRDefault="00A53DF7" w:rsidP="0030764D">
      <w:r>
        <w:t>lcd.println("GET AWAY!!!");</w:t>
      </w:r>
    </w:p>
    <w:p w:rsidR="0030764D" w:rsidRDefault="00A53DF7" w:rsidP="0030764D">
      <w:r>
        <w:lastRenderedPageBreak/>
        <w:t>lcd.setCursor(13,1);</w:t>
      </w:r>
    </w:p>
    <w:p w:rsidR="0030764D" w:rsidRDefault="00A53DF7" w:rsidP="0030764D">
      <w:r>
        <w:t>lcd.println(" ");</w:t>
      </w:r>
    </w:p>
    <w:p w:rsidR="0030764D" w:rsidRDefault="00A53DF7" w:rsidP="0030764D">
      <w:r>
        <w:t>Serial.println("CODE INCORRECT YOU ARE UNAUTHORIZED");</w:t>
      </w:r>
    </w:p>
    <w:p w:rsidR="0030764D" w:rsidRDefault="000D2D03" w:rsidP="0030764D">
      <w:r>
        <w:t>//////</w:t>
      </w:r>
    </w:p>
    <w:p w:rsidR="0030764D" w:rsidRPr="004358AB" w:rsidRDefault="00A53DF7" w:rsidP="0030764D">
      <w:r>
        <w:t>}</w:t>
      </w:r>
    </w:p>
    <w:p w:rsidR="00E80264" w:rsidRDefault="00A53DF7" w:rsidP="00E80264">
      <w:pPr>
        <w:jc w:val="both"/>
      </w:pPr>
      <w:r>
        <w:tab/>
        <w:t xml:space="preserve">The last code snipper presented is designed to start once the pin number has been entered more than three times. It is the initial method for wrong input that will keep the system locked from the user for a </w:t>
      </w:r>
      <w:r w:rsidR="00414F27">
        <w:t xml:space="preserve">total </w:t>
      </w:r>
      <w:r>
        <w:t xml:space="preserve">period of </w:t>
      </w:r>
      <w:r w:rsidR="00414F27">
        <w:t>20</w:t>
      </w:r>
      <w:r>
        <w:t xml:space="preserve"> seconds. </w:t>
      </w:r>
      <w:r w:rsidR="00414F27">
        <w:t>The method will display several messages to the user.</w:t>
      </w:r>
    </w:p>
    <w:p w:rsidR="00414F27" w:rsidRDefault="00A53DF7" w:rsidP="00E80264">
      <w:pPr>
        <w:jc w:val="both"/>
      </w:pPr>
      <w:r>
        <w:tab/>
        <w:t>An important part of the code refers to the instant system access granted to the user by a simple button push. A simple implementation that will override the system in case the user forgot the password and seeks immediate access.</w:t>
      </w:r>
    </w:p>
    <w:p w:rsidR="005F5F90" w:rsidRDefault="005F5F90" w:rsidP="00E80264">
      <w:pPr>
        <w:jc w:val="both"/>
      </w:pPr>
    </w:p>
    <w:p w:rsidR="0008483E" w:rsidRDefault="00A53DF7" w:rsidP="0008483E">
      <w:pPr>
        <w:jc w:val="both"/>
      </w:pPr>
      <w:r>
        <w:t>// initialize the Servo Motor as an output:</w:t>
      </w:r>
    </w:p>
    <w:p w:rsidR="0008483E" w:rsidRDefault="00A53DF7" w:rsidP="0008483E">
      <w:pPr>
        <w:jc w:val="both"/>
      </w:pPr>
      <w:r>
        <w:t xml:space="preserve">  pinMode(9,OUTPUT);</w:t>
      </w:r>
    </w:p>
    <w:p w:rsidR="0008483E" w:rsidRDefault="00A53DF7" w:rsidP="0008483E">
      <w:pPr>
        <w:jc w:val="both"/>
      </w:pPr>
      <w:r>
        <w:t xml:space="preserve">  // initialize the pushbutton pin as an input:</w:t>
      </w:r>
    </w:p>
    <w:p w:rsidR="0008483E" w:rsidRDefault="00A53DF7" w:rsidP="0008483E">
      <w:pPr>
        <w:jc w:val="both"/>
      </w:pPr>
      <w:r>
        <w:t xml:space="preserve">  pinMode(buttonPin, INPUT);</w:t>
      </w:r>
    </w:p>
    <w:p w:rsidR="0008483E" w:rsidRDefault="00A53DF7" w:rsidP="0008483E">
      <w:pPr>
        <w:jc w:val="both"/>
      </w:pPr>
      <w:r>
        <w:t xml:space="preserve">  //process to be carried out on button push:</w:t>
      </w:r>
    </w:p>
    <w:p w:rsidR="0008483E" w:rsidRDefault="00A53DF7" w:rsidP="0008483E">
      <w:pPr>
        <w:jc w:val="both"/>
      </w:pPr>
      <w:r>
        <w:t xml:space="preserve">  attachInterrupt(digitalPinToInterrupt(9),unlockdoor,OUTPUT);</w:t>
      </w:r>
    </w:p>
    <w:p w:rsidR="005F5F90" w:rsidRDefault="005F5F90" w:rsidP="0008483E">
      <w:pPr>
        <w:jc w:val="both"/>
      </w:pPr>
    </w:p>
    <w:p w:rsidR="0008483E" w:rsidRDefault="00A53DF7" w:rsidP="0008483E">
      <w:pPr>
        <w:jc w:val="both"/>
      </w:pPr>
      <w:r>
        <w:t xml:space="preserve"> The system will check if the button is in its initial state if true the system will follow its normal flow </w:t>
      </w:r>
      <w:r w:rsidR="005F5F90">
        <w:t>control, otherwise, the access procedure will be enabled.</w:t>
      </w:r>
    </w:p>
    <w:p w:rsidR="005F5F90" w:rsidRDefault="005F5F90" w:rsidP="0008483E">
      <w:pPr>
        <w:jc w:val="both"/>
      </w:pPr>
    </w:p>
    <w:p w:rsidR="005F5F90" w:rsidRDefault="00A53DF7" w:rsidP="005F5F90">
      <w:pPr>
        <w:jc w:val="both"/>
      </w:pPr>
      <w:r>
        <w:t>void loop()</w:t>
      </w:r>
    </w:p>
    <w:p w:rsidR="005F5F90" w:rsidRDefault="00A53DF7" w:rsidP="005F5F90">
      <w:pPr>
        <w:jc w:val="both"/>
      </w:pPr>
      <w:r>
        <w:t>{</w:t>
      </w:r>
    </w:p>
    <w:p w:rsidR="005F5F90" w:rsidRDefault="00A53DF7" w:rsidP="005F5F90">
      <w:pPr>
        <w:jc w:val="both"/>
      </w:pPr>
      <w:r>
        <w:t xml:space="preserve">  ////////////////////////</w:t>
      </w:r>
    </w:p>
    <w:p w:rsidR="005F5F90" w:rsidRDefault="00A53DF7" w:rsidP="005F5F90">
      <w:pPr>
        <w:jc w:val="both"/>
      </w:pPr>
      <w:r>
        <w:t xml:space="preserve">  // read the state of the pushbutton value:</w:t>
      </w:r>
    </w:p>
    <w:p w:rsidR="005F5F90" w:rsidRDefault="00A53DF7" w:rsidP="005F5F90">
      <w:pPr>
        <w:jc w:val="both"/>
      </w:pPr>
      <w:r>
        <w:t xml:space="preserve">  buttonState = digitalRead(buttonPin);</w:t>
      </w:r>
    </w:p>
    <w:p w:rsidR="005F5F90" w:rsidRDefault="005F5F90" w:rsidP="005F5F90">
      <w:pPr>
        <w:jc w:val="both"/>
      </w:pPr>
    </w:p>
    <w:p w:rsidR="005F5F90" w:rsidRDefault="00A53DF7" w:rsidP="005F5F90">
      <w:pPr>
        <w:jc w:val="both"/>
      </w:pPr>
      <w:r>
        <w:t xml:space="preserve">  // check if the pushbutton is pressed.</w:t>
      </w:r>
    </w:p>
    <w:p w:rsidR="005F5F90" w:rsidRDefault="00A53DF7" w:rsidP="005F5F90">
      <w:pPr>
        <w:jc w:val="both"/>
      </w:pPr>
      <w:r>
        <w:t xml:space="preserve">  // if it is, the buttonState is HIGH:</w:t>
      </w:r>
    </w:p>
    <w:p w:rsidR="005F5F90" w:rsidRDefault="00A53DF7" w:rsidP="005F5F90">
      <w:pPr>
        <w:jc w:val="both"/>
      </w:pPr>
      <w:r>
        <w:t xml:space="preserve">  if (buttonState == HIGH) {</w:t>
      </w:r>
    </w:p>
    <w:p w:rsidR="005F5F90" w:rsidRDefault="00A53DF7" w:rsidP="005F5F90">
      <w:pPr>
        <w:jc w:val="both"/>
      </w:pPr>
      <w:r>
        <w:t>//follow program flow</w:t>
      </w:r>
    </w:p>
    <w:p w:rsidR="005F5F90" w:rsidRDefault="00A53DF7" w:rsidP="005F5F90">
      <w:pPr>
        <w:jc w:val="both"/>
      </w:pPr>
      <w:r>
        <w:t>}</w:t>
      </w:r>
    </w:p>
    <w:p w:rsidR="005F5F90" w:rsidRDefault="00A53DF7" w:rsidP="005F5F90">
      <w:pPr>
        <w:jc w:val="both"/>
      </w:pPr>
      <w:r>
        <w:lastRenderedPageBreak/>
        <w:t>else {</w:t>
      </w:r>
    </w:p>
    <w:p w:rsidR="005F5F90" w:rsidRDefault="00A53DF7" w:rsidP="005F5F90">
      <w:pPr>
        <w:jc w:val="both"/>
      </w:pPr>
      <w:r>
        <w:t xml:space="preserve">    // unlock</w:t>
      </w:r>
    </w:p>
    <w:p w:rsidR="005F5F90" w:rsidRDefault="00A53DF7" w:rsidP="005F5F90">
      <w:pPr>
        <w:jc w:val="both"/>
      </w:pPr>
      <w:r>
        <w:t xml:space="preserve">    unlockdoor();</w:t>
      </w:r>
    </w:p>
    <w:p w:rsidR="005F5F90" w:rsidRDefault="00A53DF7" w:rsidP="005F5F90">
      <w:pPr>
        <w:jc w:val="both"/>
      </w:pPr>
      <w:r>
        <w:t xml:space="preserve">  }</w:t>
      </w:r>
    </w:p>
    <w:p w:rsidR="005F5F90" w:rsidRDefault="00A53DF7" w:rsidP="005F5F90">
      <w:pPr>
        <w:jc w:val="both"/>
      </w:pPr>
      <w:r>
        <w:t>// LOOP ENDS!!!//</w:t>
      </w:r>
    </w:p>
    <w:p w:rsidR="005F5F90" w:rsidRDefault="00A53DF7" w:rsidP="005F5F90">
      <w:pPr>
        <w:jc w:val="both"/>
      </w:pPr>
      <w:r>
        <w:t>}</w:t>
      </w:r>
    </w:p>
    <w:p w:rsidR="00C429AF" w:rsidRPr="00C429AF" w:rsidRDefault="00C429AF" w:rsidP="00C429AF"/>
    <w:p w:rsidR="008900B9" w:rsidRDefault="008900B9" w:rsidP="00414F27">
      <w:pPr>
        <w:pStyle w:val="Heading2"/>
      </w:pPr>
      <w:bookmarkStart w:id="16" w:name="_Toc6532189"/>
      <w:r>
        <w:t xml:space="preserve">Project </w:t>
      </w:r>
      <w:r w:rsidR="00361661">
        <w:t xml:space="preserve">Design Diagram with Bluetooth </w:t>
      </w:r>
      <w:r w:rsidR="003321EC">
        <w:t>Implementation</w:t>
      </w:r>
      <w:bookmarkEnd w:id="16"/>
    </w:p>
    <w:p w:rsidR="008900B9" w:rsidRDefault="008900B9" w:rsidP="008900B9"/>
    <w:p w:rsidR="008900B9" w:rsidRDefault="008900B9" w:rsidP="008900B9">
      <w:pPr>
        <w:jc w:val="both"/>
      </w:pPr>
      <w:r>
        <w:tab/>
        <w:t xml:space="preserve">An implementation of a Bluetooth module, </w:t>
      </w:r>
      <w:r w:rsidR="000D5B72">
        <w:t>for</w:t>
      </w:r>
      <w:r>
        <w:t xml:space="preserve"> the system, has been developed. The Bluetooth module stands as a safety measure in case the user has forgotten the password. The procedure is simple, the “back gate” button has been removed from the design and a Bluetooth module has been added to allow the user a remote connection via a mobile device with the Arduino software. The Bluetooth connection is stablished via a mobile app specifically designed for Arduino, Serial Bluetoot</w:t>
      </w:r>
      <w:r w:rsidR="000D5B72">
        <w:t>h Terminal that will allow the user to send directives to Arduino to unlock the system. The directives are coded in Arduino, if the user inputs “1” the system will unlock, if the user sends “0” the system will lock. The directives can be replaced with user details such as date of birth, but for the development process the input expected from the user will be simple.</w:t>
      </w:r>
    </w:p>
    <w:p w:rsidR="000D5B72" w:rsidRDefault="000D5B72" w:rsidP="008900B9">
      <w:pPr>
        <w:jc w:val="both"/>
      </w:pPr>
    </w:p>
    <w:p w:rsidR="000D5B72" w:rsidRDefault="000D5B72" w:rsidP="00B309FF">
      <w:pPr>
        <w:keepNext/>
        <w:jc w:val="center"/>
      </w:pPr>
      <w:r>
        <w:rPr>
          <w:noProof/>
        </w:rPr>
        <w:drawing>
          <wp:inline distT="0" distB="0" distL="0" distR="0" wp14:anchorId="0C8B98FB" wp14:editId="4666432D">
            <wp:extent cx="4280244" cy="2091285"/>
            <wp:effectExtent l="0" t="0" r="635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41953" cy="2121435"/>
                    </a:xfrm>
                    <a:prstGeom prst="rect">
                      <a:avLst/>
                    </a:prstGeom>
                  </pic:spPr>
                </pic:pic>
              </a:graphicData>
            </a:graphic>
          </wp:inline>
        </w:drawing>
      </w:r>
    </w:p>
    <w:p w:rsidR="000D5B72" w:rsidRDefault="000D5B72" w:rsidP="000D5B72">
      <w:pPr>
        <w:pStyle w:val="Caption"/>
        <w:jc w:val="both"/>
      </w:pPr>
      <w:bookmarkStart w:id="17" w:name="_Toc6530320"/>
      <w:r>
        <w:t xml:space="preserve">Figure </w:t>
      </w:r>
      <w:fldSimple w:instr=" SEQ Figure \* ARABIC ">
        <w:r w:rsidR="007E2E6F">
          <w:rPr>
            <w:noProof/>
          </w:rPr>
          <w:t>6</w:t>
        </w:r>
      </w:fldSimple>
      <w:r>
        <w:t xml:space="preserve"> - Serial Bluetooth Terminal Software</w:t>
      </w:r>
      <w:bookmarkEnd w:id="17"/>
    </w:p>
    <w:p w:rsidR="000D5B72" w:rsidRDefault="000D5B72" w:rsidP="000D5B72"/>
    <w:p w:rsidR="0031468E" w:rsidRDefault="0031468E" w:rsidP="00B309FF">
      <w:pPr>
        <w:keepNext/>
        <w:jc w:val="both"/>
      </w:pPr>
      <w:r>
        <w:rPr>
          <w:noProof/>
        </w:rPr>
        <w:lastRenderedPageBreak/>
        <w:drawing>
          <wp:inline distT="0" distB="0" distL="0" distR="0" wp14:anchorId="6DCDA6E4" wp14:editId="78B08036">
            <wp:extent cx="5730348" cy="3210105"/>
            <wp:effectExtent l="0" t="0" r="381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2821" cy="3228296"/>
                    </a:xfrm>
                    <a:prstGeom prst="rect">
                      <a:avLst/>
                    </a:prstGeom>
                  </pic:spPr>
                </pic:pic>
              </a:graphicData>
            </a:graphic>
          </wp:inline>
        </w:drawing>
      </w:r>
    </w:p>
    <w:p w:rsidR="0031468E" w:rsidRDefault="0031468E" w:rsidP="0031468E">
      <w:pPr>
        <w:pStyle w:val="Caption"/>
      </w:pPr>
      <w:bookmarkStart w:id="18" w:name="_Toc6530321"/>
      <w:r>
        <w:t xml:space="preserve">Figure </w:t>
      </w:r>
      <w:fldSimple w:instr=" SEQ Figure \* ARABIC ">
        <w:r w:rsidR="007E2E6F">
          <w:rPr>
            <w:noProof/>
          </w:rPr>
          <w:t>7</w:t>
        </w:r>
      </w:fldSimple>
      <w:r>
        <w:t xml:space="preserve"> - Bluetooth Fritzing Diagram</w:t>
      </w:r>
      <w:bookmarkEnd w:id="18"/>
    </w:p>
    <w:p w:rsidR="00B309FF" w:rsidRDefault="00B309FF" w:rsidP="00B309FF"/>
    <w:p w:rsidR="00B309FF" w:rsidRDefault="00B309FF" w:rsidP="00B309FF">
      <w:pPr>
        <w:jc w:val="both"/>
      </w:pPr>
      <w:r>
        <w:tab/>
        <w:t>Along with the Fritzing Bluetooth diagram a schematic has been generated to reveal the total number of nodes and the connection established between them.</w:t>
      </w:r>
    </w:p>
    <w:p w:rsidR="00B309FF" w:rsidRDefault="00B309FF" w:rsidP="00B309FF"/>
    <w:p w:rsidR="00B309FF" w:rsidRDefault="00B309FF" w:rsidP="00B309FF">
      <w:pPr>
        <w:keepNext/>
      </w:pPr>
      <w:r>
        <w:rPr>
          <w:noProof/>
        </w:rPr>
        <w:lastRenderedPageBreak/>
        <w:drawing>
          <wp:inline distT="0" distB="0" distL="0" distR="0" wp14:anchorId="5659DE24" wp14:editId="6CADC639">
            <wp:extent cx="5257800" cy="7486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57800" cy="7486650"/>
                    </a:xfrm>
                    <a:prstGeom prst="rect">
                      <a:avLst/>
                    </a:prstGeom>
                  </pic:spPr>
                </pic:pic>
              </a:graphicData>
            </a:graphic>
          </wp:inline>
        </w:drawing>
      </w:r>
    </w:p>
    <w:p w:rsidR="00B309FF" w:rsidRDefault="00B309FF" w:rsidP="00B309FF">
      <w:pPr>
        <w:pStyle w:val="Caption"/>
      </w:pPr>
      <w:bookmarkStart w:id="19" w:name="_Toc6530322"/>
      <w:r>
        <w:t xml:space="preserve">Figure </w:t>
      </w:r>
      <w:fldSimple w:instr=" SEQ Figure \* ARABIC ">
        <w:r w:rsidR="007E2E6F">
          <w:rPr>
            <w:noProof/>
          </w:rPr>
          <w:t>8</w:t>
        </w:r>
      </w:fldSimple>
      <w:r>
        <w:t xml:space="preserve"> - Fritzing Bluetooth Schematics</w:t>
      </w:r>
      <w:bookmarkEnd w:id="19"/>
    </w:p>
    <w:p w:rsidR="00B309FF" w:rsidRDefault="00B309FF" w:rsidP="00B309FF">
      <w:pPr>
        <w:jc w:val="both"/>
      </w:pPr>
      <w:r>
        <w:tab/>
        <w:t>The Bluetooth flow diagram in continuation of the main project flow diagram is presented below.</w:t>
      </w:r>
    </w:p>
    <w:p w:rsidR="003A6570" w:rsidRDefault="003A6570" w:rsidP="003A6570">
      <w:pPr>
        <w:keepNext/>
        <w:jc w:val="center"/>
      </w:pPr>
      <w:r>
        <w:rPr>
          <w:noProof/>
        </w:rPr>
        <w:lastRenderedPageBreak/>
        <w:drawing>
          <wp:inline distT="0" distB="0" distL="0" distR="0">
            <wp:extent cx="4856480" cy="621093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6480" cy="6210935"/>
                    </a:xfrm>
                    <a:prstGeom prst="rect">
                      <a:avLst/>
                    </a:prstGeom>
                    <a:noFill/>
                    <a:ln>
                      <a:noFill/>
                    </a:ln>
                  </pic:spPr>
                </pic:pic>
              </a:graphicData>
            </a:graphic>
          </wp:inline>
        </w:drawing>
      </w:r>
    </w:p>
    <w:p w:rsidR="00B309FF" w:rsidRDefault="003A6570" w:rsidP="003A6570">
      <w:pPr>
        <w:pStyle w:val="Caption"/>
      </w:pPr>
      <w:bookmarkStart w:id="20" w:name="_Toc6530323"/>
      <w:r>
        <w:t xml:space="preserve">Figure </w:t>
      </w:r>
      <w:fldSimple w:instr=" SEQ Figure \* ARABIC ">
        <w:r w:rsidR="007E2E6F">
          <w:rPr>
            <w:noProof/>
          </w:rPr>
          <w:t>9</w:t>
        </w:r>
      </w:fldSimple>
      <w:r>
        <w:t xml:space="preserve"> - Bluetooth Process Flow Diagram</w:t>
      </w:r>
      <w:bookmarkEnd w:id="20"/>
    </w:p>
    <w:p w:rsidR="003A6570" w:rsidRDefault="003A6570" w:rsidP="003A6570"/>
    <w:p w:rsidR="003A6570" w:rsidRDefault="003A6570" w:rsidP="003A6570">
      <w:pPr>
        <w:pStyle w:val="Heading2"/>
      </w:pPr>
    </w:p>
    <w:p w:rsidR="003A6570" w:rsidRDefault="003A6570" w:rsidP="003A6570"/>
    <w:p w:rsidR="003A6570" w:rsidRDefault="003A6570" w:rsidP="003A6570"/>
    <w:p w:rsidR="003A6570" w:rsidRDefault="003A6570" w:rsidP="003A6570"/>
    <w:p w:rsidR="003321EC" w:rsidRPr="003A6570" w:rsidRDefault="003321EC" w:rsidP="003A6570"/>
    <w:p w:rsidR="003A6570" w:rsidRDefault="003A6570" w:rsidP="003A6570">
      <w:pPr>
        <w:pStyle w:val="Heading2"/>
      </w:pPr>
      <w:bookmarkStart w:id="21" w:name="_Toc6532190"/>
      <w:r>
        <w:t>Solution</w:t>
      </w:r>
      <w:r w:rsidR="003321EC">
        <w:t xml:space="preserve"> with Bluetooth Implementation</w:t>
      </w:r>
      <w:bookmarkEnd w:id="21"/>
    </w:p>
    <w:p w:rsidR="003A6570" w:rsidRDefault="003A6570" w:rsidP="003A6570"/>
    <w:p w:rsidR="003A6570" w:rsidRDefault="003A6570" w:rsidP="003A6570">
      <w:r>
        <w:lastRenderedPageBreak/>
        <w:tab/>
        <w:t xml:space="preserve">The following image present the solution for Arduino </w:t>
      </w:r>
      <w:r w:rsidR="00361661">
        <w:t>password-based</w:t>
      </w:r>
      <w:r>
        <w:t xml:space="preserve"> security door lock system with Bluetooth incorporated.</w:t>
      </w:r>
      <w:r>
        <w:tab/>
      </w:r>
    </w:p>
    <w:p w:rsidR="00361661" w:rsidRDefault="00361661" w:rsidP="003A6570"/>
    <w:p w:rsidR="00361661" w:rsidRDefault="00361661" w:rsidP="00361661">
      <w:pPr>
        <w:keepNext/>
        <w:jc w:val="center"/>
      </w:pPr>
      <w:r>
        <w:rPr>
          <w:noProof/>
        </w:rPr>
        <w:drawing>
          <wp:inline distT="0" distB="0" distL="0" distR="0">
            <wp:extent cx="5727065" cy="322453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065" cy="3224530"/>
                    </a:xfrm>
                    <a:prstGeom prst="rect">
                      <a:avLst/>
                    </a:prstGeom>
                    <a:noFill/>
                    <a:ln>
                      <a:noFill/>
                    </a:ln>
                  </pic:spPr>
                </pic:pic>
              </a:graphicData>
            </a:graphic>
          </wp:inline>
        </w:drawing>
      </w:r>
    </w:p>
    <w:p w:rsidR="00361661" w:rsidRDefault="00361661" w:rsidP="00361661">
      <w:pPr>
        <w:pStyle w:val="Caption"/>
      </w:pPr>
      <w:bookmarkStart w:id="22" w:name="_Toc6530324"/>
      <w:r>
        <w:t xml:space="preserve">Figure </w:t>
      </w:r>
      <w:fldSimple w:instr=" SEQ Figure \* ARABIC ">
        <w:r w:rsidR="007E2E6F">
          <w:rPr>
            <w:noProof/>
          </w:rPr>
          <w:t>10</w:t>
        </w:r>
      </w:fldSimple>
      <w:r>
        <w:t xml:space="preserve"> - Project Bluetooth Implementation</w:t>
      </w:r>
      <w:bookmarkEnd w:id="22"/>
    </w:p>
    <w:p w:rsidR="00361661" w:rsidRDefault="00361661" w:rsidP="00361661"/>
    <w:p w:rsidR="00361661" w:rsidRDefault="00EB6E41" w:rsidP="00EB6E41">
      <w:pPr>
        <w:jc w:val="both"/>
      </w:pPr>
      <w:r>
        <w:tab/>
        <w:t>As stated above, it is a simple process, if the user lost the password</w:t>
      </w:r>
      <w:r w:rsidR="009E4BDC">
        <w:t>,</w:t>
      </w:r>
      <w:r>
        <w:t xml:space="preserve"> a Bluetooth connection is available to connect Arduino to a mobile device via the Serial Bluetooth Terminal from where the user can unlock or lock the system. During development, simple number input is available for locking and unlocking the system. To enhance the security of the system, specific details known only by the user must be hardcode in the software, to be requested by the system from the user in an emergency, otherwise the system will remain locked.</w:t>
      </w:r>
    </w:p>
    <w:p w:rsidR="00EB6E41" w:rsidRDefault="00EB6E41" w:rsidP="00EB6E41">
      <w:pPr>
        <w:jc w:val="both"/>
      </w:pPr>
    </w:p>
    <w:p w:rsidR="00EB6E41" w:rsidRDefault="00EB6E41" w:rsidP="00EB6E41">
      <w:pPr>
        <w:pStyle w:val="Heading2"/>
      </w:pPr>
      <w:bookmarkStart w:id="23" w:name="_Toc6532191"/>
      <w:r>
        <w:t>Supplementary Hardware</w:t>
      </w:r>
      <w:bookmarkEnd w:id="23"/>
      <w:r>
        <w:t xml:space="preserve"> </w:t>
      </w:r>
    </w:p>
    <w:p w:rsidR="00EB6E41" w:rsidRDefault="00EB6E41" w:rsidP="00EB6E41"/>
    <w:p w:rsidR="00EB6E41" w:rsidRDefault="00EB6E41" w:rsidP="00EB6E41">
      <w:r>
        <w:tab/>
        <w:t xml:space="preserve">The Bluetooth implementation is developed on the original Arduino </w:t>
      </w:r>
      <w:r w:rsidR="009E4BDC">
        <w:t>password-based</w:t>
      </w:r>
      <w:r>
        <w:t xml:space="preserve"> door lock security system and </w:t>
      </w:r>
      <w:r w:rsidR="009E4BDC">
        <w:t>the extra hardware required is an Arduino HC-05</w:t>
      </w:r>
      <w:r w:rsidR="003321EC">
        <w:t xml:space="preserve"> Bluetooth</w:t>
      </w:r>
      <w:r w:rsidR="009E4BDC">
        <w:t xml:space="preserve"> module.</w:t>
      </w:r>
    </w:p>
    <w:p w:rsidR="009E4BDC" w:rsidRDefault="009E4BDC" w:rsidP="00EB6E41"/>
    <w:p w:rsidR="009E4BDC" w:rsidRDefault="009E4BDC" w:rsidP="009E4BDC">
      <w:pPr>
        <w:pStyle w:val="Heading2"/>
      </w:pPr>
      <w:bookmarkStart w:id="24" w:name="_Toc6532192"/>
      <w:r>
        <w:t>Code Snippet</w:t>
      </w:r>
      <w:bookmarkEnd w:id="24"/>
    </w:p>
    <w:p w:rsidR="009E4BDC" w:rsidRDefault="009E4BDC" w:rsidP="009E4BDC"/>
    <w:p w:rsidR="009E4BDC" w:rsidRDefault="009E4BDC" w:rsidP="00F70E2C">
      <w:pPr>
        <w:jc w:val="both"/>
      </w:pPr>
      <w:r>
        <w:tab/>
        <w:t xml:space="preserve">Following the implementation of the Bluetooth module in the system </w:t>
      </w:r>
      <w:r w:rsidR="00F70E2C">
        <w:t>supplementary</w:t>
      </w:r>
      <w:r>
        <w:t xml:space="preserve"> codding was required to complete </w:t>
      </w:r>
      <w:r w:rsidR="00F70E2C">
        <w:t>the functionality of the system.</w:t>
      </w:r>
    </w:p>
    <w:p w:rsidR="00F70E2C" w:rsidRDefault="00F70E2C" w:rsidP="00F70E2C">
      <w:pPr>
        <w:jc w:val="both"/>
      </w:pPr>
      <w:proofErr w:type="spellStart"/>
      <w:r>
        <w:t>Bluetooth.begin</w:t>
      </w:r>
      <w:proofErr w:type="spellEnd"/>
      <w:r>
        <w:t>(9600);</w:t>
      </w:r>
    </w:p>
    <w:p w:rsidR="00F70E2C" w:rsidRDefault="00F70E2C" w:rsidP="00F70E2C">
      <w:pPr>
        <w:jc w:val="both"/>
      </w:pPr>
      <w:r>
        <w:t xml:space="preserve">  </w:t>
      </w:r>
      <w:proofErr w:type="spellStart"/>
      <w:r>
        <w:t>Serial.begin</w:t>
      </w:r>
      <w:proofErr w:type="spellEnd"/>
      <w:r>
        <w:t>(9600);</w:t>
      </w:r>
    </w:p>
    <w:p w:rsidR="00F70E2C" w:rsidRDefault="00F70E2C" w:rsidP="00F70E2C">
      <w:pPr>
        <w:jc w:val="both"/>
      </w:pPr>
      <w:r>
        <w:lastRenderedPageBreak/>
        <w:t xml:space="preserve">  </w:t>
      </w:r>
      <w:proofErr w:type="spellStart"/>
      <w:r>
        <w:t>Serial.println</w:t>
      </w:r>
      <w:proofErr w:type="spellEnd"/>
      <w:r>
        <w:t>("Waiting for command...");</w:t>
      </w:r>
    </w:p>
    <w:p w:rsidR="00F70E2C" w:rsidRDefault="00F70E2C" w:rsidP="00F70E2C">
      <w:pPr>
        <w:jc w:val="both"/>
      </w:pPr>
      <w:r>
        <w:t xml:space="preserve">  </w:t>
      </w:r>
      <w:proofErr w:type="spellStart"/>
      <w:r>
        <w:t>Bluetooth.println</w:t>
      </w:r>
      <w:proofErr w:type="spellEnd"/>
      <w:r>
        <w:t>("Send 1 to turn on the LED. Send 0 to turn Off");</w:t>
      </w:r>
    </w:p>
    <w:p w:rsidR="00F70E2C" w:rsidRDefault="00F70E2C" w:rsidP="00F70E2C">
      <w:pPr>
        <w:jc w:val="both"/>
      </w:pPr>
      <w:r>
        <w:t xml:space="preserve">  </w:t>
      </w:r>
      <w:proofErr w:type="spellStart"/>
      <w:proofErr w:type="gramStart"/>
      <w:r>
        <w:t>pinMode</w:t>
      </w:r>
      <w:proofErr w:type="spellEnd"/>
      <w:r>
        <w:t>(</w:t>
      </w:r>
      <w:proofErr w:type="gramEnd"/>
      <w:r>
        <w:t xml:space="preserve">LED,OUTPUT);  </w:t>
      </w:r>
    </w:p>
    <w:p w:rsidR="00F70E2C" w:rsidRDefault="00F70E2C" w:rsidP="00F70E2C">
      <w:pPr>
        <w:jc w:val="both"/>
      </w:pPr>
      <w:r>
        <w:t>//////////////////////////////////////////////////////</w:t>
      </w:r>
    </w:p>
    <w:p w:rsidR="00F70E2C" w:rsidRDefault="00F70E2C" w:rsidP="00F70E2C">
      <w:pPr>
        <w:jc w:val="both"/>
      </w:pPr>
      <w:r>
        <w:t>if (</w:t>
      </w:r>
      <w:proofErr w:type="spellStart"/>
      <w:r>
        <w:t>Bluetooth.available</w:t>
      </w:r>
      <w:proofErr w:type="spellEnd"/>
      <w:r>
        <w:t>(</w:t>
      </w:r>
      <w:proofErr w:type="gramStart"/>
      <w:r>
        <w:t>)){</w:t>
      </w:r>
      <w:proofErr w:type="gramEnd"/>
      <w:r>
        <w:t xml:space="preserve"> //wait for data received</w:t>
      </w:r>
    </w:p>
    <w:p w:rsidR="00F70E2C" w:rsidRDefault="00F70E2C" w:rsidP="00F70E2C">
      <w:pPr>
        <w:jc w:val="both"/>
      </w:pPr>
      <w:r>
        <w:t xml:space="preserve">    Data=</w:t>
      </w:r>
      <w:proofErr w:type="spellStart"/>
      <w:r>
        <w:t>Bluetooth.read</w:t>
      </w:r>
      <w:proofErr w:type="spellEnd"/>
      <w:r>
        <w:t>();</w:t>
      </w:r>
    </w:p>
    <w:p w:rsidR="00F70E2C" w:rsidRDefault="00F70E2C" w:rsidP="00F70E2C">
      <w:pPr>
        <w:jc w:val="both"/>
      </w:pPr>
      <w:r>
        <w:t xml:space="preserve">    </w:t>
      </w:r>
      <w:proofErr w:type="gramStart"/>
      <w:r>
        <w:t>if(</w:t>
      </w:r>
      <w:proofErr w:type="gramEnd"/>
      <w:r>
        <w:t xml:space="preserve">Data=='1'){  </w:t>
      </w:r>
    </w:p>
    <w:p w:rsidR="00F70E2C" w:rsidRDefault="00F70E2C" w:rsidP="00F70E2C">
      <w:pPr>
        <w:jc w:val="both"/>
      </w:pPr>
      <w:r>
        <w:t xml:space="preserve">      </w:t>
      </w:r>
      <w:proofErr w:type="spellStart"/>
      <w:proofErr w:type="gramStart"/>
      <w:r>
        <w:t>digitalWrite</w:t>
      </w:r>
      <w:proofErr w:type="spellEnd"/>
      <w:r>
        <w:t>(</w:t>
      </w:r>
      <w:proofErr w:type="gramEnd"/>
      <w:r>
        <w:t>LED,1);</w:t>
      </w:r>
    </w:p>
    <w:p w:rsidR="00F70E2C" w:rsidRDefault="00F70E2C" w:rsidP="00F70E2C">
      <w:pPr>
        <w:jc w:val="both"/>
      </w:pPr>
      <w:r>
        <w:t xml:space="preserve">      </w:t>
      </w:r>
      <w:proofErr w:type="spellStart"/>
      <w:r>
        <w:t>Serial.println</w:t>
      </w:r>
      <w:proofErr w:type="spellEnd"/>
      <w:r>
        <w:t xml:space="preserve">("LED </w:t>
      </w:r>
      <w:proofErr w:type="gramStart"/>
      <w:r>
        <w:t>On</w:t>
      </w:r>
      <w:proofErr w:type="gramEnd"/>
      <w:r>
        <w:t>!");</w:t>
      </w:r>
    </w:p>
    <w:p w:rsidR="00F70E2C" w:rsidRDefault="00F70E2C" w:rsidP="00F70E2C">
      <w:pPr>
        <w:jc w:val="both"/>
      </w:pPr>
      <w:r>
        <w:t xml:space="preserve">      </w:t>
      </w:r>
      <w:proofErr w:type="spellStart"/>
      <w:r>
        <w:t>Bluetooth.println</w:t>
      </w:r>
      <w:proofErr w:type="spellEnd"/>
      <w:r>
        <w:t xml:space="preserve">("LED </w:t>
      </w:r>
      <w:proofErr w:type="gramStart"/>
      <w:r>
        <w:t>On</w:t>
      </w:r>
      <w:proofErr w:type="gramEnd"/>
      <w:r>
        <w:t>!");</w:t>
      </w:r>
    </w:p>
    <w:p w:rsidR="00F70E2C" w:rsidRDefault="00F70E2C" w:rsidP="00F70E2C">
      <w:pPr>
        <w:jc w:val="both"/>
      </w:pPr>
      <w:r>
        <w:t xml:space="preserve">    }</w:t>
      </w:r>
    </w:p>
    <w:p w:rsidR="00F70E2C" w:rsidRDefault="00F70E2C" w:rsidP="00F70E2C">
      <w:pPr>
        <w:jc w:val="both"/>
      </w:pPr>
      <w:r>
        <w:t xml:space="preserve">    else </w:t>
      </w:r>
      <w:proofErr w:type="gramStart"/>
      <w:r>
        <w:t>if(</w:t>
      </w:r>
      <w:proofErr w:type="gramEnd"/>
      <w:r>
        <w:t>Data=='0'){</w:t>
      </w:r>
    </w:p>
    <w:p w:rsidR="00F70E2C" w:rsidRDefault="00F70E2C" w:rsidP="00F70E2C">
      <w:pPr>
        <w:jc w:val="both"/>
      </w:pPr>
      <w:r>
        <w:t xml:space="preserve">       </w:t>
      </w:r>
      <w:proofErr w:type="spellStart"/>
      <w:proofErr w:type="gramStart"/>
      <w:r>
        <w:t>digitalWrite</w:t>
      </w:r>
      <w:proofErr w:type="spellEnd"/>
      <w:r>
        <w:t>(</w:t>
      </w:r>
      <w:proofErr w:type="gramEnd"/>
      <w:r>
        <w:t>LED,0);</w:t>
      </w:r>
    </w:p>
    <w:p w:rsidR="00F70E2C" w:rsidRDefault="00F70E2C" w:rsidP="00F70E2C">
      <w:pPr>
        <w:jc w:val="both"/>
      </w:pPr>
      <w:r>
        <w:t xml:space="preserve">       </w:t>
      </w:r>
      <w:proofErr w:type="spellStart"/>
      <w:r>
        <w:t>Serial.println</w:t>
      </w:r>
      <w:proofErr w:type="spellEnd"/>
      <w:r>
        <w:t>("LED Off!");</w:t>
      </w:r>
    </w:p>
    <w:p w:rsidR="00F70E2C" w:rsidRDefault="00F70E2C" w:rsidP="00F70E2C">
      <w:pPr>
        <w:jc w:val="both"/>
      </w:pPr>
      <w:r>
        <w:t xml:space="preserve">       </w:t>
      </w:r>
      <w:proofErr w:type="spellStart"/>
      <w:r>
        <w:t>Bluetooth.println</w:t>
      </w:r>
      <w:proofErr w:type="spellEnd"/>
      <w:r>
        <w:t>("</w:t>
      </w:r>
      <w:proofErr w:type="gramStart"/>
      <w:r>
        <w:t>LED  On</w:t>
      </w:r>
      <w:proofErr w:type="gramEnd"/>
      <w:r>
        <w:t xml:space="preserve"> D13 Off ! ");</w:t>
      </w:r>
    </w:p>
    <w:p w:rsidR="00F70E2C" w:rsidRDefault="00F70E2C" w:rsidP="00F70E2C">
      <w:pPr>
        <w:jc w:val="both"/>
      </w:pPr>
      <w:r>
        <w:t xml:space="preserve">    }</w:t>
      </w:r>
    </w:p>
    <w:p w:rsidR="00F70E2C" w:rsidRDefault="00F70E2C" w:rsidP="00F70E2C">
      <w:pPr>
        <w:jc w:val="both"/>
      </w:pPr>
      <w:r>
        <w:t xml:space="preserve">    </w:t>
      </w:r>
      <w:proofErr w:type="gramStart"/>
      <w:r>
        <w:t>else{</w:t>
      </w:r>
      <w:proofErr w:type="gramEnd"/>
      <w:r>
        <w:t>;}</w:t>
      </w:r>
    </w:p>
    <w:p w:rsidR="00F70E2C" w:rsidRDefault="00F70E2C" w:rsidP="00F70E2C">
      <w:pPr>
        <w:jc w:val="both"/>
      </w:pPr>
      <w:r>
        <w:t xml:space="preserve">  }</w:t>
      </w:r>
    </w:p>
    <w:p w:rsidR="00F70E2C" w:rsidRDefault="00F70E2C" w:rsidP="00F70E2C">
      <w:pPr>
        <w:jc w:val="both"/>
      </w:pPr>
      <w:proofErr w:type="gramStart"/>
      <w:r>
        <w:t>delay(</w:t>
      </w:r>
      <w:proofErr w:type="gramEnd"/>
      <w:r>
        <w:t>100);</w:t>
      </w:r>
    </w:p>
    <w:p w:rsidR="00F70E2C" w:rsidRDefault="00F70E2C" w:rsidP="00F70E2C">
      <w:pPr>
        <w:jc w:val="both"/>
      </w:pPr>
      <w:r>
        <w:t xml:space="preserve">  </w:t>
      </w:r>
    </w:p>
    <w:p w:rsidR="00F70E2C" w:rsidRDefault="00F70E2C" w:rsidP="00F70E2C">
      <w:pPr>
        <w:jc w:val="both"/>
      </w:pPr>
      <w:r>
        <w:tab/>
        <w:t>The code snippet initialises the Bluetooth module after connection to a mobile device. After the connection has been established the device awaits input from the user and based on the input it will control the device.</w:t>
      </w:r>
    </w:p>
    <w:p w:rsidR="00F72302" w:rsidRDefault="00F72302" w:rsidP="00F70E2C">
      <w:pPr>
        <w:jc w:val="both"/>
      </w:pPr>
    </w:p>
    <w:p w:rsidR="00F72302" w:rsidRDefault="00F72302" w:rsidP="00F72302">
      <w:pPr>
        <w:pStyle w:val="Heading2"/>
      </w:pPr>
      <w:bookmarkStart w:id="25" w:name="_Toc6532193"/>
      <w:r>
        <w:t>Issues</w:t>
      </w:r>
      <w:bookmarkEnd w:id="25"/>
    </w:p>
    <w:p w:rsidR="00F72302" w:rsidRDefault="00F72302" w:rsidP="00F72302"/>
    <w:p w:rsidR="00F72302" w:rsidRDefault="00F72302" w:rsidP="00F72302">
      <w:r>
        <w:tab/>
        <w:t>The functionality</w:t>
      </w:r>
      <w:r w:rsidR="006135C1">
        <w:t xml:space="preserve"> issue</w:t>
      </w:r>
      <w:r>
        <w:t xml:space="preserve"> of the system implemented with a Bluetooth module is presented in a video via the following </w:t>
      </w:r>
      <w:r w:rsidR="006135C1">
        <w:t>GoogleDrive</w:t>
      </w:r>
      <w:r>
        <w:t xml:space="preserve"> link:</w:t>
      </w:r>
      <w:r w:rsidR="006135C1" w:rsidRPr="006135C1">
        <w:t xml:space="preserve"> https://drive.google.com/open?id=1XlAXLBnCBpkCEHWh2mCJVREPaVfXdWt8</w:t>
      </w:r>
    </w:p>
    <w:p w:rsidR="006135C1" w:rsidRDefault="006135C1" w:rsidP="006135C1">
      <w:pPr>
        <w:jc w:val="both"/>
      </w:pPr>
      <w:r>
        <w:tab/>
        <w:t xml:space="preserve">The code is fully functional, the Bluetooth device is pairing with the mobile device, but it will not communicate with the device. String messages have been added in the code to observe the communication between the Bluetooth module and the device but appears to be inexistent. </w:t>
      </w:r>
    </w:p>
    <w:p w:rsidR="007E2E6F" w:rsidRDefault="007E2E6F" w:rsidP="006135C1">
      <w:pPr>
        <w:jc w:val="both"/>
      </w:pPr>
    </w:p>
    <w:p w:rsidR="006135C1" w:rsidRDefault="005A3E51" w:rsidP="006135C1">
      <w:pPr>
        <w:jc w:val="both"/>
      </w:pPr>
      <w:r>
        <w:lastRenderedPageBreak/>
        <w:t xml:space="preserve">  </w:t>
      </w:r>
      <w:proofErr w:type="spellStart"/>
      <w:r w:rsidR="006135C1">
        <w:t>Serial.println</w:t>
      </w:r>
      <w:proofErr w:type="spellEnd"/>
      <w:r w:rsidR="006135C1">
        <w:t>("Waiting for command...");</w:t>
      </w:r>
    </w:p>
    <w:p w:rsidR="006135C1" w:rsidRDefault="006135C1" w:rsidP="006135C1">
      <w:pPr>
        <w:jc w:val="both"/>
      </w:pPr>
      <w:r>
        <w:t xml:space="preserve">  </w:t>
      </w:r>
      <w:proofErr w:type="spellStart"/>
      <w:r>
        <w:t>Bluetooth.println</w:t>
      </w:r>
      <w:proofErr w:type="spellEnd"/>
      <w:r>
        <w:t>("Send 1 to turn on the LED. Send 0 to turn Off");</w:t>
      </w:r>
    </w:p>
    <w:p w:rsidR="006135C1" w:rsidRDefault="006135C1" w:rsidP="006135C1">
      <w:pPr>
        <w:jc w:val="both"/>
      </w:pPr>
    </w:p>
    <w:p w:rsidR="006135C1" w:rsidRDefault="006135C1" w:rsidP="006135C1">
      <w:pPr>
        <w:jc w:val="both"/>
      </w:pPr>
      <w:r>
        <w:t>The Bluetooth module can also be controlled by Arduino Serial Port, but once the code has been compiled and send to the device</w:t>
      </w:r>
      <w:r w:rsidR="007E2E6F">
        <w:t>,</w:t>
      </w:r>
      <w:r>
        <w:t xml:space="preserve"> with the Bluetooth module implemented, it will not open presenting “COM3 Busy” message. </w:t>
      </w:r>
      <w:r w:rsidR="007E2E6F">
        <w:t>With the Bluetooth module implemented in the system, several messages are displayed in Arduino console logs.</w:t>
      </w:r>
    </w:p>
    <w:p w:rsidR="007E2E6F" w:rsidRDefault="007E2E6F" w:rsidP="006135C1">
      <w:pPr>
        <w:jc w:val="both"/>
      </w:pPr>
    </w:p>
    <w:p w:rsidR="007E2E6F" w:rsidRDefault="007E2E6F" w:rsidP="007E2E6F">
      <w:pPr>
        <w:keepNext/>
        <w:jc w:val="center"/>
      </w:pPr>
      <w:r>
        <w:rPr>
          <w:noProof/>
        </w:rPr>
        <w:drawing>
          <wp:inline distT="0" distB="0" distL="0" distR="0" wp14:anchorId="166C1A28" wp14:editId="6D7B5989">
            <wp:extent cx="3082714" cy="312674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82714" cy="3126740"/>
                    </a:xfrm>
                    <a:prstGeom prst="rect">
                      <a:avLst/>
                    </a:prstGeom>
                  </pic:spPr>
                </pic:pic>
              </a:graphicData>
            </a:graphic>
          </wp:inline>
        </w:drawing>
      </w:r>
    </w:p>
    <w:p w:rsidR="007E2E6F" w:rsidRDefault="007E2E6F" w:rsidP="007E2E6F">
      <w:pPr>
        <w:pStyle w:val="Caption"/>
      </w:pPr>
      <w:bookmarkStart w:id="26" w:name="_Toc6530325"/>
      <w:r>
        <w:t xml:space="preserve">Figure </w:t>
      </w:r>
      <w:fldSimple w:instr=" SEQ Figure \* ARABIC ">
        <w:r>
          <w:rPr>
            <w:noProof/>
          </w:rPr>
          <w:t>11</w:t>
        </w:r>
      </w:fldSimple>
      <w:r>
        <w:t xml:space="preserve"> - System cannot upload sketch</w:t>
      </w:r>
      <w:bookmarkEnd w:id="26"/>
    </w:p>
    <w:p w:rsidR="007E2E6F" w:rsidRDefault="007E2E6F" w:rsidP="007E2E6F"/>
    <w:p w:rsidR="007E2E6F" w:rsidRDefault="007E2E6F" w:rsidP="007E2E6F">
      <w:pPr>
        <w:keepNext/>
        <w:jc w:val="center"/>
      </w:pPr>
      <w:r>
        <w:rPr>
          <w:noProof/>
        </w:rPr>
        <w:lastRenderedPageBreak/>
        <w:drawing>
          <wp:inline distT="0" distB="0" distL="0" distR="0" wp14:anchorId="60A6AE5D" wp14:editId="771D3C86">
            <wp:extent cx="3061855" cy="3574415"/>
            <wp:effectExtent l="0" t="0" r="571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01457" cy="3620646"/>
                    </a:xfrm>
                    <a:prstGeom prst="rect">
                      <a:avLst/>
                    </a:prstGeom>
                  </pic:spPr>
                </pic:pic>
              </a:graphicData>
            </a:graphic>
          </wp:inline>
        </w:drawing>
      </w:r>
    </w:p>
    <w:p w:rsidR="007E2E6F" w:rsidRDefault="007E2E6F" w:rsidP="007E2E6F">
      <w:pPr>
        <w:pStyle w:val="Caption"/>
      </w:pPr>
      <w:bookmarkStart w:id="27" w:name="_Toc6530326"/>
      <w:r>
        <w:t xml:space="preserve">Figure </w:t>
      </w:r>
      <w:fldSimple w:instr=" SEQ Figure \* ARABIC ">
        <w:r>
          <w:rPr>
            <w:noProof/>
          </w:rPr>
          <w:t>12</w:t>
        </w:r>
      </w:fldSimple>
      <w:r>
        <w:t xml:space="preserve"> - Program not responding after Bluetooth implementation</w:t>
      </w:r>
      <w:bookmarkEnd w:id="27"/>
    </w:p>
    <w:p w:rsidR="007E2E6F" w:rsidRDefault="007E2E6F" w:rsidP="007E2E6F"/>
    <w:p w:rsidR="008900B9" w:rsidRDefault="007E2E6F" w:rsidP="00EF6892">
      <w:pPr>
        <w:jc w:val="both"/>
      </w:pPr>
      <w:r>
        <w:tab/>
        <w:t>As soon as the Bluetooth module has been powered off or removed from the system, the functionality of the software is normal.</w:t>
      </w:r>
      <w:r w:rsidR="00F14681">
        <w:t xml:space="preserve"> Tests have been carried out to check the functionality of the modules. Individually, on simple implementations, the modules function normally, implemented in a more complex design, a synchronisation issue interferes with the functionality of the system.</w:t>
      </w:r>
    </w:p>
    <w:p w:rsidR="00EF6892" w:rsidRPr="008900B9" w:rsidRDefault="00EF6892" w:rsidP="00EF6892">
      <w:pPr>
        <w:jc w:val="both"/>
      </w:pPr>
    </w:p>
    <w:p w:rsidR="00414F27" w:rsidRDefault="00A53DF7" w:rsidP="00414F27">
      <w:pPr>
        <w:pStyle w:val="Heading2"/>
      </w:pPr>
      <w:bookmarkStart w:id="28" w:name="_Toc6532194"/>
      <w:r>
        <w:t>Work Division</w:t>
      </w:r>
      <w:bookmarkEnd w:id="28"/>
    </w:p>
    <w:p w:rsidR="00414F27" w:rsidRDefault="00414F27" w:rsidP="00414F27"/>
    <w:p w:rsidR="00F37CB1" w:rsidRDefault="00A53DF7" w:rsidP="00414F27">
      <w:pPr>
        <w:jc w:val="both"/>
      </w:pPr>
      <w:r>
        <w:tab/>
        <w:t xml:space="preserve">The work on the project has been divided evenly and the development of the project has been carried out as a group at the university. Radu has been working on documentation, project diagram </w:t>
      </w:r>
      <w:r w:rsidR="00411167">
        <w:t xml:space="preserve">and </w:t>
      </w:r>
      <w:r w:rsidR="008900B9">
        <w:t>Bluetooth</w:t>
      </w:r>
      <w:r w:rsidR="00411167">
        <w:t xml:space="preserve"> implementation </w:t>
      </w:r>
      <w:r w:rsidR="008900B9">
        <w:t>in the system</w:t>
      </w:r>
      <w:r>
        <w:t xml:space="preserve"> while Leo was in charge of the physical implementation of the project</w:t>
      </w:r>
      <w:r w:rsidR="00EF6892">
        <w:t xml:space="preserve">, </w:t>
      </w:r>
      <w:r>
        <w:t>the system flow diagram</w:t>
      </w:r>
      <w:r w:rsidR="00EF6892">
        <w:t xml:space="preserve"> and contributing at documentation</w:t>
      </w:r>
      <w:r>
        <w:t>. Every issue found during development has been discussed and decisions have been made as a group.</w:t>
      </w:r>
    </w:p>
    <w:p w:rsidR="00F37CB1" w:rsidRDefault="00F37CB1" w:rsidP="00414F27">
      <w:pPr>
        <w:jc w:val="both"/>
      </w:pPr>
    </w:p>
    <w:p w:rsidR="00F37CB1" w:rsidRDefault="00A53DF7" w:rsidP="00F37CB1">
      <w:pPr>
        <w:pStyle w:val="Heading1"/>
      </w:pPr>
      <w:bookmarkStart w:id="29" w:name="_Toc6532195"/>
      <w:r>
        <w:t>Summary</w:t>
      </w:r>
      <w:bookmarkEnd w:id="29"/>
    </w:p>
    <w:p w:rsidR="00F37CB1" w:rsidRDefault="00A53DF7" w:rsidP="00F37CB1">
      <w:r>
        <w:tab/>
      </w:r>
    </w:p>
    <w:p w:rsidR="00F37CB1" w:rsidRDefault="00A53DF7" w:rsidP="006A35D2">
      <w:pPr>
        <w:jc w:val="both"/>
      </w:pPr>
      <w:r>
        <w:t xml:space="preserve"> During system development, we encountered a few hardware problems. The main issue was related to the breadboard</w:t>
      </w:r>
      <w:r w:rsidR="006A35D2">
        <w:t xml:space="preserve">, a large MB-102 model with 830 solderless points. The system is designed for standalone use, powered by a 9V battery, but during implementation, the power source was provided by the computer. This had an impact on functionality at first, as the components being spread around over the full breadboard the servomotor was not provided with enough voltage to function. </w:t>
      </w:r>
      <w:r w:rsidR="006A35D2">
        <w:lastRenderedPageBreak/>
        <w:t>Component testing was required to get an insight into the problem but eventually, we managed to realise what was happening and reconnected the components to develop a functional system.</w:t>
      </w:r>
    </w:p>
    <w:p w:rsidR="00414F27" w:rsidRPr="00414F27" w:rsidRDefault="00A53DF7" w:rsidP="00F37CB1">
      <w:r>
        <w:t xml:space="preserve"> At the completion of the project, our knowledge towards embedded system device greatly increased. During development, we have experienced problems with coding and wiring but with time and effort, we managed to overcome the problems and completing the coursework. We managed to gain an understanding of the common functionality of ESD and understanding their applications in the real world.  </w:t>
      </w:r>
    </w:p>
    <w:p w:rsidR="00AE02B8" w:rsidRDefault="00AE02B8" w:rsidP="00F73754"/>
    <w:p w:rsidR="00C51ED5" w:rsidRDefault="00C51ED5" w:rsidP="00F73754"/>
    <w:p w:rsidR="00C51ED5" w:rsidRDefault="002740BA" w:rsidP="002740BA">
      <w:pPr>
        <w:pStyle w:val="Heading2"/>
      </w:pPr>
      <w:bookmarkStart w:id="30" w:name="_Toc6532196"/>
      <w:r>
        <w:t>Course Work Complete Code Snippets</w:t>
      </w:r>
      <w:bookmarkEnd w:id="30"/>
    </w:p>
    <w:p w:rsidR="002740BA" w:rsidRDefault="002740BA" w:rsidP="002740BA"/>
    <w:p w:rsidR="00647627" w:rsidRDefault="000D2D03" w:rsidP="00F73754">
      <w:r>
        <w:tab/>
      </w:r>
      <w:r w:rsidR="00D60DEC">
        <w:t>The following</w:t>
      </w:r>
      <w:r>
        <w:t xml:space="preserve"> GoogleDrive link is provided to access the code for the original Arduino Password-Based Door Lock Security System and together with the Bluetooth Implementation</w:t>
      </w:r>
      <w:r w:rsidR="00D60DEC">
        <w:t>:</w:t>
      </w:r>
    </w:p>
    <w:p w:rsidR="00D60DEC" w:rsidRDefault="00D60DEC" w:rsidP="00F73754"/>
    <w:p w:rsidR="000D2D03" w:rsidRDefault="00705A3A" w:rsidP="00F73754">
      <w:r w:rsidRPr="00705A3A">
        <w:t>https://drive.google.com/open?id=1M6xkEkDpEi0ZtKh7UrhEpbDMnPZzfhYJ</w:t>
      </w:r>
    </w:p>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p w:rsidR="000D2D03" w:rsidRDefault="000D2D03" w:rsidP="00F73754">
      <w:bookmarkStart w:id="31" w:name="_GoBack"/>
      <w:bookmarkEnd w:id="31"/>
    </w:p>
    <w:bookmarkStart w:id="32" w:name="_Toc6532199" w:displacedByCustomXml="next"/>
    <w:sdt>
      <w:sdtPr>
        <w:rPr>
          <w:rFonts w:asciiTheme="minorHAnsi" w:eastAsiaTheme="minorHAnsi" w:hAnsiTheme="minorHAnsi" w:cstheme="minorBidi"/>
          <w:color w:val="auto"/>
          <w:sz w:val="22"/>
          <w:szCs w:val="22"/>
        </w:rPr>
        <w:id w:val="199521033"/>
        <w:docPartObj>
          <w:docPartGallery w:val="Bibliographies"/>
          <w:docPartUnique/>
        </w:docPartObj>
      </w:sdtPr>
      <w:sdtContent>
        <w:p w:rsidR="00AE02B8" w:rsidRDefault="00A53DF7" w:rsidP="00AE02B8">
          <w:pPr>
            <w:pStyle w:val="Heading1"/>
          </w:pPr>
          <w:r>
            <w:t>References</w:t>
          </w:r>
          <w:bookmarkEnd w:id="32"/>
        </w:p>
        <w:p w:rsidR="00AE02B8" w:rsidRPr="00AE02B8" w:rsidRDefault="00AE02B8" w:rsidP="00AE02B8"/>
        <w:sdt>
          <w:sdtPr>
            <w:id w:val="-573587230"/>
            <w:bibliography/>
          </w:sdtPr>
          <w:sdtContent>
            <w:p w:rsidR="00AE02B8" w:rsidRDefault="00A53DF7" w:rsidP="00AE02B8">
              <w:pPr>
                <w:widowControl w:val="0"/>
                <w:autoSpaceDE w:val="0"/>
                <w:autoSpaceDN w:val="0"/>
                <w:adjustRightInd w:val="0"/>
                <w:spacing w:line="240" w:lineRule="auto"/>
                <w:rPr>
                  <w:noProof/>
                </w:rPr>
              </w:pPr>
              <w:r>
                <w:fldChar w:fldCharType="begin"/>
              </w:r>
              <w:r w:rsidRPr="000D2D03">
                <w:instrText xml:space="preserve"> BIBLIOGRAPHY </w:instrText>
              </w:r>
              <w:r>
                <w:fldChar w:fldCharType="separate"/>
              </w:r>
              <w:r>
                <w:rPr>
                  <w:noProof/>
                </w:rPr>
                <w:t xml:space="preserve">Sehmi, A. (2013). On Distributed Embedded Systems. </w:t>
              </w:r>
              <w:r>
                <w:rPr>
                  <w:i/>
                  <w:iCs/>
                  <w:noProof/>
                </w:rPr>
                <w:t>Advances in Computer Science: an International Journal, 2</w:t>
              </w:r>
              <w:r>
                <w:rPr>
                  <w:noProof/>
                </w:rPr>
                <w:t>(1), 30-39. Retrieved 3 22, 2019, from http://acsij.org/documents/v2i1/5. on distributed embedded systems.pdf</w:t>
              </w:r>
            </w:p>
            <w:p w:rsidR="00AE02B8" w:rsidRPr="00AE02B8" w:rsidRDefault="00A53DF7" w:rsidP="00AE02B8">
              <w:pPr>
                <w:widowControl w:val="0"/>
                <w:autoSpaceDE w:val="0"/>
                <w:autoSpaceDN w:val="0"/>
                <w:adjustRightInd w:val="0"/>
                <w:spacing w:line="240" w:lineRule="auto"/>
                <w:rPr>
                  <w:rFonts w:ascii="Calibri" w:hAnsi="Calibri" w:cs="Calibri"/>
                  <w:noProof/>
                  <w:szCs w:val="24"/>
                </w:rPr>
              </w:pPr>
              <w:r>
                <w:rPr>
                  <w:noProof/>
                </w:rPr>
                <w:fldChar w:fldCharType="begin" w:fldLock="1"/>
              </w:r>
              <w:r>
                <w:rPr>
                  <w:noProof/>
                </w:rPr>
                <w:instrText xml:space="preserve">ADDIN Mendeley Bibliography CSL_BIBLIOGRAPHY </w:instrText>
              </w:r>
              <w:r>
                <w:rPr>
                  <w:noProof/>
                </w:rPr>
                <w:fldChar w:fldCharType="separate"/>
              </w:r>
              <w:r w:rsidRPr="00AE02B8">
                <w:rPr>
                  <w:rFonts w:ascii="Calibri" w:hAnsi="Calibri" w:cs="Calibri"/>
                  <w:noProof/>
                  <w:szCs w:val="24"/>
                </w:rPr>
                <w:t xml:space="preserve">Al-Ali, A. R., Al-Rousan, M. and Al-Shaikh, M. ‘Embedded system-based mobile patient monitoring device’, in </w:t>
              </w:r>
              <w:r w:rsidRPr="00AE02B8">
                <w:rPr>
                  <w:rFonts w:ascii="Calibri" w:hAnsi="Calibri" w:cs="Calibri"/>
                  <w:i/>
                  <w:iCs/>
                  <w:noProof/>
                  <w:szCs w:val="24"/>
                </w:rPr>
                <w:t>16th IEEE Symposium Computer-Based Medical Systems, 2003. Proceedings.</w:t>
              </w:r>
              <w:r w:rsidRPr="00AE02B8">
                <w:rPr>
                  <w:rFonts w:ascii="Calibri" w:hAnsi="Calibri" w:cs="Calibri"/>
                  <w:noProof/>
                  <w:szCs w:val="24"/>
                </w:rPr>
                <w:t xml:space="preserve"> IEEE, pp. 355–360. two </w:t>
              </w:r>
            </w:p>
            <w:p w:rsidR="00AE02B8" w:rsidRPr="00AE02B8" w:rsidRDefault="00A53DF7" w:rsidP="00AE02B8">
              <w:pPr>
                <w:widowControl w:val="0"/>
                <w:autoSpaceDE w:val="0"/>
                <w:autoSpaceDN w:val="0"/>
                <w:adjustRightInd w:val="0"/>
                <w:spacing w:line="240" w:lineRule="auto"/>
                <w:rPr>
                  <w:rFonts w:ascii="Calibri" w:hAnsi="Calibri" w:cs="Calibri"/>
                  <w:noProof/>
                </w:rPr>
              </w:pPr>
              <w:r w:rsidRPr="00AE02B8">
                <w:rPr>
                  <w:rFonts w:ascii="Calibri" w:hAnsi="Calibri" w:cs="Calibri"/>
                  <w:noProof/>
                  <w:szCs w:val="24"/>
                </w:rPr>
                <w:t xml:space="preserve">Rouse, M. (2018) </w:t>
              </w:r>
              <w:r w:rsidRPr="00AE02B8">
                <w:rPr>
                  <w:rFonts w:ascii="Calibri" w:hAnsi="Calibri" w:cs="Calibri"/>
                  <w:i/>
                  <w:iCs/>
                  <w:noProof/>
                  <w:szCs w:val="24"/>
                </w:rPr>
                <w:t>What is microcontroller? - Definition from WhatIs.com</w:t>
              </w:r>
              <w:r w:rsidRPr="00AE02B8">
                <w:rPr>
                  <w:rFonts w:ascii="Calibri" w:hAnsi="Calibri" w:cs="Calibri"/>
                  <w:noProof/>
                  <w:szCs w:val="24"/>
                </w:rPr>
                <w:t>. Available at: https://internetofthingsagenda.techtarget.com/definition/microcontroller (Accessed: 22 March 2019).</w:t>
              </w:r>
            </w:p>
            <w:p w:rsidR="00AE02B8" w:rsidRDefault="00A53DF7" w:rsidP="00AE02B8">
              <w:pPr>
                <w:pStyle w:val="Bibliography"/>
                <w:ind w:left="720" w:hanging="720"/>
                <w:rPr>
                  <w:noProof/>
                  <w:sz w:val="24"/>
                  <w:szCs w:val="24"/>
                </w:rPr>
              </w:pPr>
              <w:r>
                <w:rPr>
                  <w:noProof/>
                </w:rPr>
                <w:fldChar w:fldCharType="end"/>
              </w:r>
            </w:p>
            <w:p w:rsidR="00AE02B8" w:rsidRDefault="00A53DF7" w:rsidP="00AE02B8">
              <w:r>
                <w:rPr>
                  <w:b/>
                  <w:bCs/>
                  <w:noProof/>
                </w:rPr>
                <w:fldChar w:fldCharType="end"/>
              </w:r>
            </w:p>
          </w:sdtContent>
        </w:sdt>
      </w:sdtContent>
    </w:sdt>
    <w:p w:rsidR="00AE02B8" w:rsidRPr="00F73754" w:rsidRDefault="00AE02B8" w:rsidP="00F73754"/>
    <w:sectPr w:rsidR="00AE02B8" w:rsidRPr="00F73754">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5CE4" w:rsidRDefault="005E5CE4">
      <w:pPr>
        <w:spacing w:after="0" w:line="240" w:lineRule="auto"/>
      </w:pPr>
      <w:r>
        <w:separator/>
      </w:r>
    </w:p>
  </w:endnote>
  <w:endnote w:type="continuationSeparator" w:id="0">
    <w:p w:rsidR="005E5CE4" w:rsidRDefault="005E5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7475606"/>
      <w:docPartObj>
        <w:docPartGallery w:val="Page Numbers (Bottom of Page)"/>
        <w:docPartUnique/>
      </w:docPartObj>
    </w:sdtPr>
    <w:sdtEndPr>
      <w:rPr>
        <w:noProof/>
      </w:rPr>
    </w:sdtEndPr>
    <w:sdtContent>
      <w:p w:rsidR="000D2D03" w:rsidRDefault="000D2D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0D2D03" w:rsidRDefault="000D2D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5CE4" w:rsidRDefault="005E5CE4">
      <w:pPr>
        <w:spacing w:after="0" w:line="240" w:lineRule="auto"/>
      </w:pPr>
      <w:r>
        <w:separator/>
      </w:r>
    </w:p>
  </w:footnote>
  <w:footnote w:type="continuationSeparator" w:id="0">
    <w:p w:rsidR="005E5CE4" w:rsidRDefault="005E5C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FA043E"/>
    <w:multiLevelType w:val="hybridMultilevel"/>
    <w:tmpl w:val="F9BC5158"/>
    <w:lvl w:ilvl="0" w:tplc="F41EC4DA">
      <w:numFmt w:val="bullet"/>
      <w:lvlText w:val="-"/>
      <w:lvlJc w:val="left"/>
      <w:pPr>
        <w:ind w:left="1080" w:hanging="360"/>
      </w:pPr>
      <w:rPr>
        <w:rFonts w:ascii="Calibri" w:eastAsiaTheme="minorHAnsi" w:hAnsi="Calibri" w:cs="Calibri" w:hint="default"/>
      </w:rPr>
    </w:lvl>
    <w:lvl w:ilvl="1" w:tplc="69D6C0EC" w:tentative="1">
      <w:start w:val="1"/>
      <w:numFmt w:val="bullet"/>
      <w:lvlText w:val="o"/>
      <w:lvlJc w:val="left"/>
      <w:pPr>
        <w:ind w:left="1800" w:hanging="360"/>
      </w:pPr>
      <w:rPr>
        <w:rFonts w:ascii="Courier New" w:hAnsi="Courier New" w:cs="Courier New" w:hint="default"/>
      </w:rPr>
    </w:lvl>
    <w:lvl w:ilvl="2" w:tplc="9EB8602C" w:tentative="1">
      <w:start w:val="1"/>
      <w:numFmt w:val="bullet"/>
      <w:lvlText w:val=""/>
      <w:lvlJc w:val="left"/>
      <w:pPr>
        <w:ind w:left="2520" w:hanging="360"/>
      </w:pPr>
      <w:rPr>
        <w:rFonts w:ascii="Wingdings" w:hAnsi="Wingdings" w:hint="default"/>
      </w:rPr>
    </w:lvl>
    <w:lvl w:ilvl="3" w:tplc="EE8C0A04" w:tentative="1">
      <w:start w:val="1"/>
      <w:numFmt w:val="bullet"/>
      <w:lvlText w:val=""/>
      <w:lvlJc w:val="left"/>
      <w:pPr>
        <w:ind w:left="3240" w:hanging="360"/>
      </w:pPr>
      <w:rPr>
        <w:rFonts w:ascii="Symbol" w:hAnsi="Symbol" w:hint="default"/>
      </w:rPr>
    </w:lvl>
    <w:lvl w:ilvl="4" w:tplc="BA364FA0" w:tentative="1">
      <w:start w:val="1"/>
      <w:numFmt w:val="bullet"/>
      <w:lvlText w:val="o"/>
      <w:lvlJc w:val="left"/>
      <w:pPr>
        <w:ind w:left="3960" w:hanging="360"/>
      </w:pPr>
      <w:rPr>
        <w:rFonts w:ascii="Courier New" w:hAnsi="Courier New" w:cs="Courier New" w:hint="default"/>
      </w:rPr>
    </w:lvl>
    <w:lvl w:ilvl="5" w:tplc="2396BE84" w:tentative="1">
      <w:start w:val="1"/>
      <w:numFmt w:val="bullet"/>
      <w:lvlText w:val=""/>
      <w:lvlJc w:val="left"/>
      <w:pPr>
        <w:ind w:left="4680" w:hanging="360"/>
      </w:pPr>
      <w:rPr>
        <w:rFonts w:ascii="Wingdings" w:hAnsi="Wingdings" w:hint="default"/>
      </w:rPr>
    </w:lvl>
    <w:lvl w:ilvl="6" w:tplc="5CE41EAC" w:tentative="1">
      <w:start w:val="1"/>
      <w:numFmt w:val="bullet"/>
      <w:lvlText w:val=""/>
      <w:lvlJc w:val="left"/>
      <w:pPr>
        <w:ind w:left="5400" w:hanging="360"/>
      </w:pPr>
      <w:rPr>
        <w:rFonts w:ascii="Symbol" w:hAnsi="Symbol" w:hint="default"/>
      </w:rPr>
    </w:lvl>
    <w:lvl w:ilvl="7" w:tplc="078254BE" w:tentative="1">
      <w:start w:val="1"/>
      <w:numFmt w:val="bullet"/>
      <w:lvlText w:val="o"/>
      <w:lvlJc w:val="left"/>
      <w:pPr>
        <w:ind w:left="6120" w:hanging="360"/>
      </w:pPr>
      <w:rPr>
        <w:rFonts w:ascii="Courier New" w:hAnsi="Courier New" w:cs="Courier New" w:hint="default"/>
      </w:rPr>
    </w:lvl>
    <w:lvl w:ilvl="8" w:tplc="6D68AD18"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3754"/>
    <w:rsid w:val="000344F7"/>
    <w:rsid w:val="0008483E"/>
    <w:rsid w:val="000D2D03"/>
    <w:rsid w:val="000D5B72"/>
    <w:rsid w:val="00170BDA"/>
    <w:rsid w:val="00190ACF"/>
    <w:rsid w:val="001C5A9C"/>
    <w:rsid w:val="002740BA"/>
    <w:rsid w:val="00275F7A"/>
    <w:rsid w:val="002B63A0"/>
    <w:rsid w:val="0030764D"/>
    <w:rsid w:val="0031468E"/>
    <w:rsid w:val="003321EC"/>
    <w:rsid w:val="00361661"/>
    <w:rsid w:val="00361CD0"/>
    <w:rsid w:val="00377177"/>
    <w:rsid w:val="003A6570"/>
    <w:rsid w:val="003E3D61"/>
    <w:rsid w:val="00411167"/>
    <w:rsid w:val="00414F27"/>
    <w:rsid w:val="004330FB"/>
    <w:rsid w:val="004358AB"/>
    <w:rsid w:val="00466B17"/>
    <w:rsid w:val="004835AB"/>
    <w:rsid w:val="004D736D"/>
    <w:rsid w:val="005343A8"/>
    <w:rsid w:val="005A3E51"/>
    <w:rsid w:val="005E5CE4"/>
    <w:rsid w:val="005E7155"/>
    <w:rsid w:val="005F48BB"/>
    <w:rsid w:val="005F5F90"/>
    <w:rsid w:val="006135C1"/>
    <w:rsid w:val="006170D6"/>
    <w:rsid w:val="00647627"/>
    <w:rsid w:val="00667B8A"/>
    <w:rsid w:val="006A35D2"/>
    <w:rsid w:val="006C2675"/>
    <w:rsid w:val="006D2699"/>
    <w:rsid w:val="00705A3A"/>
    <w:rsid w:val="007156ED"/>
    <w:rsid w:val="007378E1"/>
    <w:rsid w:val="0077658E"/>
    <w:rsid w:val="007E2E6F"/>
    <w:rsid w:val="00814247"/>
    <w:rsid w:val="008311F8"/>
    <w:rsid w:val="008379B4"/>
    <w:rsid w:val="008900B9"/>
    <w:rsid w:val="008C7929"/>
    <w:rsid w:val="008D7521"/>
    <w:rsid w:val="008E5B3A"/>
    <w:rsid w:val="00971384"/>
    <w:rsid w:val="00985C57"/>
    <w:rsid w:val="009B3D0B"/>
    <w:rsid w:val="009E3AAD"/>
    <w:rsid w:val="009E4BDC"/>
    <w:rsid w:val="00A53DF7"/>
    <w:rsid w:val="00AE02B8"/>
    <w:rsid w:val="00AE5E8B"/>
    <w:rsid w:val="00B23185"/>
    <w:rsid w:val="00B309FF"/>
    <w:rsid w:val="00B30CD4"/>
    <w:rsid w:val="00B77790"/>
    <w:rsid w:val="00B96E91"/>
    <w:rsid w:val="00BB082F"/>
    <w:rsid w:val="00C07F9F"/>
    <w:rsid w:val="00C14431"/>
    <w:rsid w:val="00C429AF"/>
    <w:rsid w:val="00C51ED5"/>
    <w:rsid w:val="00D60DEC"/>
    <w:rsid w:val="00DA3EFA"/>
    <w:rsid w:val="00E21933"/>
    <w:rsid w:val="00E80264"/>
    <w:rsid w:val="00EB6E41"/>
    <w:rsid w:val="00EC4704"/>
    <w:rsid w:val="00EF0C97"/>
    <w:rsid w:val="00EF6892"/>
    <w:rsid w:val="00F14681"/>
    <w:rsid w:val="00F37CB1"/>
    <w:rsid w:val="00F70E2C"/>
    <w:rsid w:val="00F72302"/>
    <w:rsid w:val="00F73754"/>
    <w:rsid w:val="00FD10F1"/>
    <w:rsid w:val="00FE2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E31118"/>
  <w15:chartTrackingRefBased/>
  <w15:docId w15:val="{20C7D1D4-84DF-467A-9978-0B81EE216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37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737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40B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37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3754"/>
    <w:rPr>
      <w:rFonts w:ascii="Segoe UI" w:hAnsi="Segoe UI" w:cs="Segoe UI"/>
      <w:sz w:val="18"/>
      <w:szCs w:val="18"/>
    </w:rPr>
  </w:style>
  <w:style w:type="character" w:customStyle="1" w:styleId="Heading2Char">
    <w:name w:val="Heading 2 Char"/>
    <w:basedOn w:val="DefaultParagraphFont"/>
    <w:link w:val="Heading2"/>
    <w:uiPriority w:val="9"/>
    <w:rsid w:val="00F73754"/>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F7375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344F7"/>
    <w:pPr>
      <w:ind w:left="720"/>
      <w:contextualSpacing/>
    </w:pPr>
  </w:style>
  <w:style w:type="paragraph" w:styleId="Caption">
    <w:name w:val="caption"/>
    <w:basedOn w:val="Normal"/>
    <w:next w:val="Normal"/>
    <w:uiPriority w:val="35"/>
    <w:unhideWhenUsed/>
    <w:qFormat/>
    <w:rsid w:val="00EF0C9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A35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35D2"/>
  </w:style>
  <w:style w:type="paragraph" w:styleId="Footer">
    <w:name w:val="footer"/>
    <w:basedOn w:val="Normal"/>
    <w:link w:val="FooterChar"/>
    <w:uiPriority w:val="99"/>
    <w:unhideWhenUsed/>
    <w:rsid w:val="006A35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35D2"/>
  </w:style>
  <w:style w:type="paragraph" w:styleId="Bibliography">
    <w:name w:val="Bibliography"/>
    <w:basedOn w:val="Normal"/>
    <w:next w:val="Normal"/>
    <w:uiPriority w:val="37"/>
    <w:unhideWhenUsed/>
    <w:rsid w:val="00AE02B8"/>
  </w:style>
  <w:style w:type="paragraph" w:styleId="TableofFigures">
    <w:name w:val="table of figures"/>
    <w:basedOn w:val="Normal"/>
    <w:next w:val="Normal"/>
    <w:uiPriority w:val="99"/>
    <w:unhideWhenUsed/>
    <w:rsid w:val="00AE02B8"/>
    <w:pPr>
      <w:spacing w:after="0"/>
    </w:pPr>
  </w:style>
  <w:style w:type="character" w:styleId="Hyperlink">
    <w:name w:val="Hyperlink"/>
    <w:basedOn w:val="DefaultParagraphFont"/>
    <w:uiPriority w:val="99"/>
    <w:unhideWhenUsed/>
    <w:rsid w:val="00AE02B8"/>
    <w:rPr>
      <w:color w:val="0563C1" w:themeColor="hyperlink"/>
      <w:u w:val="single"/>
    </w:rPr>
  </w:style>
  <w:style w:type="paragraph" w:styleId="TOCHeading">
    <w:name w:val="TOC Heading"/>
    <w:basedOn w:val="Heading1"/>
    <w:next w:val="Normal"/>
    <w:uiPriority w:val="39"/>
    <w:unhideWhenUsed/>
    <w:qFormat/>
    <w:rsid w:val="00AE02B8"/>
    <w:pPr>
      <w:outlineLvl w:val="9"/>
    </w:pPr>
    <w:rPr>
      <w:lang w:val="en-US"/>
    </w:rPr>
  </w:style>
  <w:style w:type="paragraph" w:styleId="TOC1">
    <w:name w:val="toc 1"/>
    <w:basedOn w:val="Normal"/>
    <w:next w:val="Normal"/>
    <w:autoRedefine/>
    <w:uiPriority w:val="39"/>
    <w:unhideWhenUsed/>
    <w:rsid w:val="00AE02B8"/>
    <w:pPr>
      <w:spacing w:after="100"/>
    </w:pPr>
  </w:style>
  <w:style w:type="paragraph" w:styleId="TOC2">
    <w:name w:val="toc 2"/>
    <w:basedOn w:val="Normal"/>
    <w:next w:val="Normal"/>
    <w:autoRedefine/>
    <w:uiPriority w:val="39"/>
    <w:unhideWhenUsed/>
    <w:rsid w:val="00AE02B8"/>
    <w:pPr>
      <w:spacing w:after="100"/>
      <w:ind w:left="220"/>
    </w:pPr>
  </w:style>
  <w:style w:type="character" w:customStyle="1" w:styleId="Heading3Char">
    <w:name w:val="Heading 3 Char"/>
    <w:basedOn w:val="DefaultParagraphFont"/>
    <w:link w:val="Heading3"/>
    <w:uiPriority w:val="9"/>
    <w:rsid w:val="002740BA"/>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3321E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h13</b:Tag>
    <b:SourceType>JournalArticle</b:SourceType>
    <b:Guid>{656DD753-394C-404F-9F14-30EC0D8F162C}</b:Guid>
    <b:Author>
      <b:Author>
        <b:NameList xmlns:msxsl="urn:schemas-microsoft-com:xslt" xmlns:b="http://schemas.openxmlformats.org/officeDocument/2006/bibliography">
          <b:Person>
            <b:Last>Sehmi</b:Last>
            <b:First>Arvindra</b:First>
            <b:Middle/>
          </b:Person>
        </b:NameList>
      </b:Author>
    </b:Author>
    <b:Title>On Distributed Embedded Systems</b:Title>
    <b:JournalName>Advances in Computer Science : an International Journal</b:JournalName>
    <b:City/>
    <b:Year>2013</b:Year>
    <b:Month/>
    <b:Day/>
    <b:Pages>30-39</b:Pages>
    <b:Publisher/>
    <b:Volume>2</b:Volume>
    <b:Issue>1</b:Issue>
    <b:ShortTitle/>
    <b:StandardNumber/>
    <b:Comments/>
    <b:Medium/>
    <b:YearAccessed>2019</b:YearAccessed>
    <b:MonthAccessed>3</b:MonthAccessed>
    <b:DayAccessed>22</b:DayAccessed>
    <b:URL>http://acsij.org/documents/v2i1/5. on distributed embedded systems.pdf</b:URL>
    <b:DOI/>
    <b:RefOrder>1</b:RefOrder>
  </b:Source>
</b:Sources>
</file>

<file path=customXml/itemProps1.xml><?xml version="1.0" encoding="utf-8"?>
<ds:datastoreItem xmlns:ds="http://schemas.openxmlformats.org/officeDocument/2006/customXml" ds:itemID="{49288647-459D-44D2-8CFC-6BA60CD00A82}">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1557</TotalTime>
  <Pages>21</Pages>
  <Words>3606</Words>
  <Characters>2055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 Groza</dc:creator>
  <cp:lastModifiedBy>Leo Groza</cp:lastModifiedBy>
  <cp:revision>16</cp:revision>
  <dcterms:created xsi:type="dcterms:W3CDTF">2019-03-22T10:28:00Z</dcterms:created>
  <dcterms:modified xsi:type="dcterms:W3CDTF">2019-04-19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6e1471e0-6fb2-36de-9a54-16ded20d7055</vt:lpwstr>
  </property>
</Properties>
</file>